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9C979C3" w14:textId="77777777" w:rsidR="00A85944" w:rsidRPr="009142C7" w:rsidRDefault="00A85944" w:rsidP="00FC4686">
      <w:pPr>
        <w:pStyle w:val="Title"/>
      </w:pPr>
      <w:r w:rsidRPr="009142C7">
        <w:t>SVEUČILIŠTE JOSIPA JURJA STROSSMAYERA U OSIJEKU</w:t>
      </w:r>
    </w:p>
    <w:p w14:paraId="5150FDCA" w14:textId="77777777" w:rsidR="00A85944" w:rsidRPr="009142C7" w:rsidRDefault="00A85944" w:rsidP="00FC4686">
      <w:pPr>
        <w:pStyle w:val="Title"/>
      </w:pPr>
      <w:r w:rsidRPr="009142C7">
        <w:t>FAKULTET ELEKTROTEHNIKE, RAČUNARSTVA I</w:t>
      </w:r>
    </w:p>
    <w:p w14:paraId="2B2500F5" w14:textId="77777777" w:rsidR="0083143C" w:rsidRPr="009142C7" w:rsidRDefault="00A85944" w:rsidP="00FC4686">
      <w:pPr>
        <w:pStyle w:val="Title"/>
      </w:pPr>
      <w:r w:rsidRPr="009142C7">
        <w:t>INFORMACIJSKIH TEHNOLOGIJA</w:t>
      </w:r>
    </w:p>
    <w:p w14:paraId="45A270EC" w14:textId="77777777" w:rsidR="0083143C" w:rsidRPr="009142C7" w:rsidRDefault="0083143C" w:rsidP="00E97F7B"/>
    <w:p w14:paraId="03D2F73D" w14:textId="741E2408" w:rsidR="0083143C" w:rsidRPr="009142C7" w:rsidRDefault="00A85944" w:rsidP="00FC4686">
      <w:pPr>
        <w:pStyle w:val="Title"/>
      </w:pPr>
      <w:r w:rsidRPr="009142C7">
        <w:t xml:space="preserve">Sveučilišni </w:t>
      </w:r>
      <w:r w:rsidR="0013455B" w:rsidRPr="009142C7">
        <w:t>diplomski studij</w:t>
      </w:r>
    </w:p>
    <w:p w14:paraId="4F63890B" w14:textId="77777777" w:rsidR="0083143C" w:rsidRPr="009142C7" w:rsidRDefault="0083143C" w:rsidP="00E97F7B"/>
    <w:p w14:paraId="388D5971" w14:textId="77777777" w:rsidR="00037F75" w:rsidRPr="009142C7" w:rsidRDefault="00037F75" w:rsidP="00E97F7B"/>
    <w:p w14:paraId="21AD13DA" w14:textId="77777777" w:rsidR="00037F75" w:rsidRPr="009142C7" w:rsidRDefault="00037F75" w:rsidP="00E97F7B"/>
    <w:p w14:paraId="07DF56D5" w14:textId="77777777" w:rsidR="0083143C" w:rsidRPr="009142C7" w:rsidRDefault="0083143C" w:rsidP="00E97F7B"/>
    <w:p w14:paraId="1E12EB8B" w14:textId="77777777" w:rsidR="0083143C" w:rsidRPr="009142C7" w:rsidRDefault="0083143C" w:rsidP="00E97F7B"/>
    <w:p w14:paraId="56E2F5E2" w14:textId="77777777" w:rsidR="0083143C" w:rsidRPr="009142C7" w:rsidRDefault="0083143C" w:rsidP="00E97F7B"/>
    <w:p w14:paraId="5BFFB664" w14:textId="1390B706" w:rsidR="00874737" w:rsidRPr="009142C7" w:rsidRDefault="00A26A1A" w:rsidP="00A26A1A">
      <w:pPr>
        <w:jc w:val="center"/>
        <w:rPr>
          <w:rStyle w:val="BookTitle"/>
        </w:rPr>
      </w:pPr>
      <w:r w:rsidRPr="009142C7">
        <w:rPr>
          <w:rStyle w:val="BookTitle"/>
        </w:rPr>
        <w:t>BOJANJE CRNO-BIJELIH SLIKA DUBOKIM UČENJEM</w:t>
      </w:r>
    </w:p>
    <w:p w14:paraId="31CA2A9C" w14:textId="3E753A9F" w:rsidR="00AB0252" w:rsidRPr="009142C7" w:rsidRDefault="003A6CF0" w:rsidP="00A26A1A">
      <w:pPr>
        <w:jc w:val="center"/>
        <w:rPr>
          <w:rStyle w:val="BookTitle"/>
          <w:sz w:val="28"/>
        </w:rPr>
      </w:pPr>
      <w:r>
        <w:rPr>
          <w:rStyle w:val="BookTitle"/>
          <w:sz w:val="28"/>
        </w:rPr>
        <w:t>Obrada slika i računalni vid</w:t>
      </w:r>
    </w:p>
    <w:p w14:paraId="3528797D" w14:textId="7AACDD44" w:rsidR="005A532A" w:rsidRPr="009142C7" w:rsidRDefault="005A532A" w:rsidP="00E97F7B">
      <w:pPr>
        <w:rPr>
          <w:b/>
          <w:bCs/>
          <w:sz w:val="28"/>
          <w:szCs w:val="28"/>
        </w:rPr>
      </w:pPr>
    </w:p>
    <w:p w14:paraId="54B17350" w14:textId="77777777" w:rsidR="00AB0252" w:rsidRPr="009142C7" w:rsidRDefault="00AB0252" w:rsidP="00E97F7B"/>
    <w:p w14:paraId="6CC987C6" w14:textId="77777777" w:rsidR="005A532A" w:rsidRPr="009142C7" w:rsidRDefault="005A532A" w:rsidP="00E97F7B"/>
    <w:p w14:paraId="38633248" w14:textId="77777777" w:rsidR="00A26A1A" w:rsidRPr="009142C7" w:rsidRDefault="00A26A1A" w:rsidP="0013455B">
      <w:pPr>
        <w:pStyle w:val="Subtitle"/>
      </w:pPr>
    </w:p>
    <w:p w14:paraId="0A6AAF31" w14:textId="36819A76" w:rsidR="00A85944" w:rsidRPr="009142C7" w:rsidRDefault="00A35DF3" w:rsidP="0013455B">
      <w:pPr>
        <w:pStyle w:val="Subtitle"/>
      </w:pPr>
      <w:r w:rsidRPr="009142C7">
        <w:t>Andreja Nađ</w:t>
      </w:r>
    </w:p>
    <w:p w14:paraId="700B7807" w14:textId="4B6EB4CC" w:rsidR="00A85944" w:rsidRPr="009142C7" w:rsidRDefault="00A85944" w:rsidP="00E97F7B"/>
    <w:p w14:paraId="4C7E351D" w14:textId="77777777" w:rsidR="00A26A1A" w:rsidRPr="009142C7" w:rsidRDefault="00A26A1A" w:rsidP="00FC4686">
      <w:pPr>
        <w:pStyle w:val="Title"/>
      </w:pPr>
    </w:p>
    <w:p w14:paraId="6DB0C709" w14:textId="77777777" w:rsidR="00A26A1A" w:rsidRPr="009142C7" w:rsidRDefault="00A26A1A" w:rsidP="00FC4686">
      <w:pPr>
        <w:pStyle w:val="Title"/>
      </w:pPr>
    </w:p>
    <w:p w14:paraId="030893AA" w14:textId="6DA85423" w:rsidR="005A532A" w:rsidRPr="009142C7" w:rsidRDefault="00A85944" w:rsidP="00FC4686">
      <w:pPr>
        <w:pStyle w:val="Title"/>
      </w:pPr>
      <w:r w:rsidRPr="009142C7">
        <w:t xml:space="preserve">Osijek, </w:t>
      </w:r>
      <w:r w:rsidR="00A26A1A" w:rsidRPr="009142C7">
        <w:t>2022</w:t>
      </w:r>
      <w:r w:rsidR="00A35DF3" w:rsidRPr="009142C7">
        <w:t>.</w:t>
      </w:r>
    </w:p>
    <w:p w14:paraId="7B15A29E" w14:textId="77777777" w:rsidR="00431A85" w:rsidRPr="009142C7" w:rsidRDefault="00431A85" w:rsidP="00CE4BDD">
      <w:pPr>
        <w:pStyle w:val="Heading5"/>
      </w:pPr>
      <w:r w:rsidRPr="009142C7">
        <w:lastRenderedPageBreak/>
        <w:t>SADRŽAJ</w:t>
      </w:r>
      <w:r w:rsidR="002D4205" w:rsidRPr="009142C7">
        <w:t xml:space="preserve"> </w:t>
      </w:r>
    </w:p>
    <w:p w14:paraId="52C81AE4" w14:textId="318E6CD3" w:rsidR="005C74C2" w:rsidRPr="005C74C2" w:rsidRDefault="00C92AA8">
      <w:pPr>
        <w:pStyle w:val="TOC1"/>
        <w:tabs>
          <w:tab w:val="right" w:leader="dot" w:pos="9062"/>
        </w:tabs>
        <w:rPr>
          <w:rFonts w:ascii="Times New Roman" w:eastAsiaTheme="minorEastAsia" w:hAnsi="Times New Roman" w:cs="Times New Roman"/>
          <w:b w:val="0"/>
          <w:bCs w:val="0"/>
          <w:i w:val="0"/>
          <w:iCs w:val="0"/>
          <w:noProof/>
          <w:sz w:val="22"/>
          <w:szCs w:val="22"/>
          <w:lang w:val="en-US"/>
        </w:rPr>
      </w:pPr>
      <w:r w:rsidRPr="00C31CE3">
        <w:rPr>
          <w:rFonts w:ascii="Times New Roman" w:hAnsi="Times New Roman" w:cs="Times New Roman"/>
          <w:b w:val="0"/>
          <w:bCs w:val="0"/>
          <w:i w:val="0"/>
          <w:iCs w:val="0"/>
        </w:rPr>
        <w:fldChar w:fldCharType="begin"/>
      </w:r>
      <w:r w:rsidRPr="00C31CE3">
        <w:rPr>
          <w:rFonts w:ascii="Times New Roman" w:hAnsi="Times New Roman" w:cs="Times New Roman"/>
          <w:b w:val="0"/>
          <w:bCs w:val="0"/>
          <w:i w:val="0"/>
          <w:iCs w:val="0"/>
        </w:rPr>
        <w:instrText xml:space="preserve"> TOC \o "1-3" \h \z \u \t "Heading 4,1" </w:instrText>
      </w:r>
      <w:r w:rsidRPr="00C31CE3">
        <w:rPr>
          <w:rFonts w:ascii="Times New Roman" w:hAnsi="Times New Roman" w:cs="Times New Roman"/>
          <w:b w:val="0"/>
          <w:bCs w:val="0"/>
          <w:i w:val="0"/>
          <w:iCs w:val="0"/>
        </w:rPr>
        <w:fldChar w:fldCharType="separate"/>
      </w:r>
      <w:hyperlink w:anchor="_Toc95047583" w:history="1">
        <w:r w:rsidR="005C74C2" w:rsidRPr="005C74C2">
          <w:rPr>
            <w:rStyle w:val="Hyperlink"/>
            <w:rFonts w:ascii="Times New Roman" w:hAnsi="Times New Roman" w:cs="Times New Roman"/>
            <w:noProof/>
          </w:rPr>
          <w:t>1. UVOD</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3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1</w:t>
        </w:r>
        <w:r w:rsidR="005C74C2" w:rsidRPr="005C74C2">
          <w:rPr>
            <w:rFonts w:ascii="Times New Roman" w:hAnsi="Times New Roman" w:cs="Times New Roman"/>
            <w:noProof/>
            <w:webHidden/>
          </w:rPr>
          <w:fldChar w:fldCharType="end"/>
        </w:r>
      </w:hyperlink>
    </w:p>
    <w:p w14:paraId="61BC8A26" w14:textId="13F32AB6" w:rsidR="005C74C2" w:rsidRPr="005C74C2" w:rsidRDefault="00400D50">
      <w:pPr>
        <w:pStyle w:val="TOC1"/>
        <w:tabs>
          <w:tab w:val="right" w:leader="dot" w:pos="9062"/>
        </w:tabs>
        <w:rPr>
          <w:rFonts w:ascii="Times New Roman" w:eastAsiaTheme="minorEastAsia" w:hAnsi="Times New Roman" w:cs="Times New Roman"/>
          <w:b w:val="0"/>
          <w:bCs w:val="0"/>
          <w:i w:val="0"/>
          <w:iCs w:val="0"/>
          <w:noProof/>
          <w:sz w:val="22"/>
          <w:szCs w:val="22"/>
          <w:lang w:val="en-US"/>
        </w:rPr>
      </w:pPr>
      <w:hyperlink w:anchor="_Toc95047584" w:history="1">
        <w:r w:rsidR="005C74C2" w:rsidRPr="005C74C2">
          <w:rPr>
            <w:rStyle w:val="Hyperlink"/>
            <w:rFonts w:ascii="Times New Roman" w:hAnsi="Times New Roman" w:cs="Times New Roman"/>
            <w:noProof/>
          </w:rPr>
          <w:t>2. DIGITALNA SLIKE</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4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2</w:t>
        </w:r>
        <w:r w:rsidR="005C74C2" w:rsidRPr="005C74C2">
          <w:rPr>
            <w:rFonts w:ascii="Times New Roman" w:hAnsi="Times New Roman" w:cs="Times New Roman"/>
            <w:noProof/>
            <w:webHidden/>
          </w:rPr>
          <w:fldChar w:fldCharType="end"/>
        </w:r>
      </w:hyperlink>
    </w:p>
    <w:p w14:paraId="190CAE2C" w14:textId="29E6648D"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85" w:history="1">
        <w:r w:rsidR="005C74C2" w:rsidRPr="005C74C2">
          <w:rPr>
            <w:rStyle w:val="Hyperlink"/>
            <w:rFonts w:ascii="Times New Roman" w:hAnsi="Times New Roman" w:cs="Times New Roman"/>
            <w:noProof/>
          </w:rPr>
          <w:t>2.1. RGB prostor boj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5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2</w:t>
        </w:r>
        <w:r w:rsidR="005C74C2" w:rsidRPr="005C74C2">
          <w:rPr>
            <w:rFonts w:ascii="Times New Roman" w:hAnsi="Times New Roman" w:cs="Times New Roman"/>
            <w:noProof/>
            <w:webHidden/>
          </w:rPr>
          <w:fldChar w:fldCharType="end"/>
        </w:r>
      </w:hyperlink>
    </w:p>
    <w:p w14:paraId="168283B6" w14:textId="1BC98FD0"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86" w:history="1">
        <w:r w:rsidR="005C74C2" w:rsidRPr="005C74C2">
          <w:rPr>
            <w:rStyle w:val="Hyperlink"/>
            <w:rFonts w:ascii="Times New Roman" w:hAnsi="Times New Roman" w:cs="Times New Roman"/>
            <w:noProof/>
          </w:rPr>
          <w:t>2.2. Crno-bijele slike</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6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2</w:t>
        </w:r>
        <w:r w:rsidR="005C74C2" w:rsidRPr="005C74C2">
          <w:rPr>
            <w:rFonts w:ascii="Times New Roman" w:hAnsi="Times New Roman" w:cs="Times New Roman"/>
            <w:noProof/>
            <w:webHidden/>
          </w:rPr>
          <w:fldChar w:fldCharType="end"/>
        </w:r>
      </w:hyperlink>
    </w:p>
    <w:p w14:paraId="280399A9" w14:textId="62040BAF"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87" w:history="1">
        <w:r w:rsidR="005C74C2" w:rsidRPr="005C74C2">
          <w:rPr>
            <w:rStyle w:val="Hyperlink"/>
            <w:rFonts w:ascii="Times New Roman" w:hAnsi="Times New Roman" w:cs="Times New Roman"/>
            <w:noProof/>
          </w:rPr>
          <w:t>2.3. Lab prostor boj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7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2</w:t>
        </w:r>
        <w:r w:rsidR="005C74C2" w:rsidRPr="005C74C2">
          <w:rPr>
            <w:rFonts w:ascii="Times New Roman" w:hAnsi="Times New Roman" w:cs="Times New Roman"/>
            <w:noProof/>
            <w:webHidden/>
          </w:rPr>
          <w:fldChar w:fldCharType="end"/>
        </w:r>
      </w:hyperlink>
    </w:p>
    <w:p w14:paraId="2D2AB93E" w14:textId="16FC57BE" w:rsidR="005C74C2" w:rsidRPr="005C74C2" w:rsidRDefault="00400D50">
      <w:pPr>
        <w:pStyle w:val="TOC1"/>
        <w:tabs>
          <w:tab w:val="right" w:leader="dot" w:pos="9062"/>
        </w:tabs>
        <w:rPr>
          <w:rFonts w:ascii="Times New Roman" w:eastAsiaTheme="minorEastAsia" w:hAnsi="Times New Roman" w:cs="Times New Roman"/>
          <w:b w:val="0"/>
          <w:bCs w:val="0"/>
          <w:i w:val="0"/>
          <w:iCs w:val="0"/>
          <w:noProof/>
          <w:sz w:val="22"/>
          <w:szCs w:val="22"/>
          <w:lang w:val="en-US"/>
        </w:rPr>
      </w:pPr>
      <w:hyperlink w:anchor="_Toc95047588" w:history="1">
        <w:r w:rsidR="005C74C2" w:rsidRPr="005C74C2">
          <w:rPr>
            <w:rStyle w:val="Hyperlink"/>
            <w:rFonts w:ascii="Times New Roman" w:hAnsi="Times New Roman" w:cs="Times New Roman"/>
            <w:noProof/>
          </w:rPr>
          <w:t>3. DUBOKO UČENJE</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8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3</w:t>
        </w:r>
        <w:r w:rsidR="005C74C2" w:rsidRPr="005C74C2">
          <w:rPr>
            <w:rFonts w:ascii="Times New Roman" w:hAnsi="Times New Roman" w:cs="Times New Roman"/>
            <w:noProof/>
            <w:webHidden/>
          </w:rPr>
          <w:fldChar w:fldCharType="end"/>
        </w:r>
      </w:hyperlink>
    </w:p>
    <w:p w14:paraId="5B1158FD" w14:textId="3DA89304"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89" w:history="1">
        <w:r w:rsidR="005C74C2" w:rsidRPr="005C74C2">
          <w:rPr>
            <w:rStyle w:val="Hyperlink"/>
            <w:rFonts w:ascii="Times New Roman" w:hAnsi="Times New Roman" w:cs="Times New Roman"/>
            <w:noProof/>
          </w:rPr>
          <w:t>3.1. Konvolucijske neuronske mreže</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89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3</w:t>
        </w:r>
        <w:r w:rsidR="005C74C2" w:rsidRPr="005C74C2">
          <w:rPr>
            <w:rFonts w:ascii="Times New Roman" w:hAnsi="Times New Roman" w:cs="Times New Roman"/>
            <w:noProof/>
            <w:webHidden/>
          </w:rPr>
          <w:fldChar w:fldCharType="end"/>
        </w:r>
      </w:hyperlink>
    </w:p>
    <w:p w14:paraId="438FB71B" w14:textId="63B6AEFF"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0" w:history="1">
        <w:r w:rsidR="005C74C2" w:rsidRPr="005C74C2">
          <w:rPr>
            <w:rStyle w:val="Hyperlink"/>
            <w:rFonts w:ascii="Times New Roman" w:hAnsi="Times New Roman" w:cs="Times New Roman"/>
            <w:noProof/>
          </w:rPr>
          <w:t>3.2. Generativna suparnička mrež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0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4</w:t>
        </w:r>
        <w:r w:rsidR="005C74C2" w:rsidRPr="005C74C2">
          <w:rPr>
            <w:rFonts w:ascii="Times New Roman" w:hAnsi="Times New Roman" w:cs="Times New Roman"/>
            <w:noProof/>
            <w:webHidden/>
          </w:rPr>
          <w:fldChar w:fldCharType="end"/>
        </w:r>
      </w:hyperlink>
    </w:p>
    <w:p w14:paraId="7B704E70" w14:textId="45EFF42A" w:rsidR="005C74C2" w:rsidRPr="005C74C2" w:rsidRDefault="00400D50">
      <w:pPr>
        <w:pStyle w:val="TOC1"/>
        <w:tabs>
          <w:tab w:val="right" w:leader="dot" w:pos="9062"/>
        </w:tabs>
        <w:rPr>
          <w:rFonts w:ascii="Times New Roman" w:eastAsiaTheme="minorEastAsia" w:hAnsi="Times New Roman" w:cs="Times New Roman"/>
          <w:b w:val="0"/>
          <w:bCs w:val="0"/>
          <w:i w:val="0"/>
          <w:iCs w:val="0"/>
          <w:noProof/>
          <w:sz w:val="22"/>
          <w:szCs w:val="22"/>
          <w:lang w:val="en-US"/>
        </w:rPr>
      </w:pPr>
      <w:hyperlink w:anchor="_Toc95047591" w:history="1">
        <w:r w:rsidR="005C74C2" w:rsidRPr="005C74C2">
          <w:rPr>
            <w:rStyle w:val="Hyperlink"/>
            <w:rFonts w:ascii="Times New Roman" w:hAnsi="Times New Roman" w:cs="Times New Roman"/>
            <w:noProof/>
          </w:rPr>
          <w:t>4. KORIŠTENE TEHNOLOGIJE I ALATI</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1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6</w:t>
        </w:r>
        <w:r w:rsidR="005C74C2" w:rsidRPr="005C74C2">
          <w:rPr>
            <w:rFonts w:ascii="Times New Roman" w:hAnsi="Times New Roman" w:cs="Times New Roman"/>
            <w:noProof/>
            <w:webHidden/>
          </w:rPr>
          <w:fldChar w:fldCharType="end"/>
        </w:r>
      </w:hyperlink>
    </w:p>
    <w:p w14:paraId="1E7E1168" w14:textId="4CCAC4AF"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2" w:history="1">
        <w:r w:rsidR="005C74C2" w:rsidRPr="005C74C2">
          <w:rPr>
            <w:rStyle w:val="Hyperlink"/>
            <w:rFonts w:ascii="Times New Roman" w:hAnsi="Times New Roman" w:cs="Times New Roman"/>
            <w:noProof/>
          </w:rPr>
          <w:t>4.1. Skup podatak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2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6</w:t>
        </w:r>
        <w:r w:rsidR="005C74C2" w:rsidRPr="005C74C2">
          <w:rPr>
            <w:rFonts w:ascii="Times New Roman" w:hAnsi="Times New Roman" w:cs="Times New Roman"/>
            <w:noProof/>
            <w:webHidden/>
          </w:rPr>
          <w:fldChar w:fldCharType="end"/>
        </w:r>
      </w:hyperlink>
    </w:p>
    <w:p w14:paraId="656E79DA" w14:textId="24DDB3C4"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3" w:history="1">
        <w:r w:rsidR="005C74C2" w:rsidRPr="005C74C2">
          <w:rPr>
            <w:rStyle w:val="Hyperlink"/>
            <w:rFonts w:ascii="Times New Roman" w:hAnsi="Times New Roman" w:cs="Times New Roman"/>
            <w:noProof/>
          </w:rPr>
          <w:t>4.2. Python</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3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6</w:t>
        </w:r>
        <w:r w:rsidR="005C74C2" w:rsidRPr="005C74C2">
          <w:rPr>
            <w:rFonts w:ascii="Times New Roman" w:hAnsi="Times New Roman" w:cs="Times New Roman"/>
            <w:noProof/>
            <w:webHidden/>
          </w:rPr>
          <w:fldChar w:fldCharType="end"/>
        </w:r>
      </w:hyperlink>
    </w:p>
    <w:p w14:paraId="5A458D71" w14:textId="06ED60ED"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4" w:history="1">
        <w:r w:rsidR="005C74C2" w:rsidRPr="005C74C2">
          <w:rPr>
            <w:rStyle w:val="Hyperlink"/>
            <w:rFonts w:ascii="Times New Roman" w:hAnsi="Times New Roman" w:cs="Times New Roman"/>
            <w:noProof/>
          </w:rPr>
          <w:t>4.3. Google Colab</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4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6</w:t>
        </w:r>
        <w:r w:rsidR="005C74C2" w:rsidRPr="005C74C2">
          <w:rPr>
            <w:rFonts w:ascii="Times New Roman" w:hAnsi="Times New Roman" w:cs="Times New Roman"/>
            <w:noProof/>
            <w:webHidden/>
          </w:rPr>
          <w:fldChar w:fldCharType="end"/>
        </w:r>
      </w:hyperlink>
    </w:p>
    <w:p w14:paraId="394FFB72" w14:textId="7A289A10"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5" w:history="1">
        <w:r w:rsidR="005C74C2" w:rsidRPr="005C74C2">
          <w:rPr>
            <w:rStyle w:val="Hyperlink"/>
            <w:rFonts w:ascii="Times New Roman" w:hAnsi="Times New Roman" w:cs="Times New Roman"/>
            <w:noProof/>
          </w:rPr>
          <w:t>4.1. Potrebne biblioteke</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5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6</w:t>
        </w:r>
        <w:r w:rsidR="005C74C2" w:rsidRPr="005C74C2">
          <w:rPr>
            <w:rFonts w:ascii="Times New Roman" w:hAnsi="Times New Roman" w:cs="Times New Roman"/>
            <w:noProof/>
            <w:webHidden/>
          </w:rPr>
          <w:fldChar w:fldCharType="end"/>
        </w:r>
      </w:hyperlink>
    </w:p>
    <w:p w14:paraId="4C6E249F" w14:textId="14BA7385" w:rsidR="005C74C2" w:rsidRPr="005C74C2" w:rsidRDefault="00400D50">
      <w:pPr>
        <w:pStyle w:val="TOC1"/>
        <w:tabs>
          <w:tab w:val="right" w:leader="dot" w:pos="9062"/>
        </w:tabs>
        <w:rPr>
          <w:rFonts w:ascii="Times New Roman" w:eastAsiaTheme="minorEastAsia" w:hAnsi="Times New Roman" w:cs="Times New Roman"/>
          <w:b w:val="0"/>
          <w:bCs w:val="0"/>
          <w:i w:val="0"/>
          <w:iCs w:val="0"/>
          <w:noProof/>
          <w:sz w:val="22"/>
          <w:szCs w:val="22"/>
          <w:lang w:val="en-US"/>
        </w:rPr>
      </w:pPr>
      <w:hyperlink w:anchor="_Toc95047596" w:history="1">
        <w:r w:rsidR="005C74C2" w:rsidRPr="005C74C2">
          <w:rPr>
            <w:rStyle w:val="Hyperlink"/>
            <w:rFonts w:ascii="Times New Roman" w:hAnsi="Times New Roman" w:cs="Times New Roman"/>
            <w:noProof/>
          </w:rPr>
          <w:t>5. PROGRAMSKO RJEŠENJE</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6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7</w:t>
        </w:r>
        <w:r w:rsidR="005C74C2" w:rsidRPr="005C74C2">
          <w:rPr>
            <w:rFonts w:ascii="Times New Roman" w:hAnsi="Times New Roman" w:cs="Times New Roman"/>
            <w:noProof/>
            <w:webHidden/>
          </w:rPr>
          <w:fldChar w:fldCharType="end"/>
        </w:r>
      </w:hyperlink>
    </w:p>
    <w:p w14:paraId="387FCA4B" w14:textId="79F8EFDE"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7" w:history="1">
        <w:r w:rsidR="005C74C2" w:rsidRPr="005C74C2">
          <w:rPr>
            <w:rStyle w:val="Hyperlink"/>
            <w:rFonts w:ascii="Times New Roman" w:hAnsi="Times New Roman" w:cs="Times New Roman"/>
            <w:noProof/>
          </w:rPr>
          <w:t>5.1. Konvolucijska neuronska mrež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7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7</w:t>
        </w:r>
        <w:r w:rsidR="005C74C2" w:rsidRPr="005C74C2">
          <w:rPr>
            <w:rFonts w:ascii="Times New Roman" w:hAnsi="Times New Roman" w:cs="Times New Roman"/>
            <w:noProof/>
            <w:webHidden/>
          </w:rPr>
          <w:fldChar w:fldCharType="end"/>
        </w:r>
      </w:hyperlink>
    </w:p>
    <w:p w14:paraId="1980739E" w14:textId="18E52770" w:rsidR="005C74C2" w:rsidRPr="005C74C2" w:rsidRDefault="00400D50">
      <w:pPr>
        <w:pStyle w:val="TOC3"/>
        <w:tabs>
          <w:tab w:val="right" w:leader="dot" w:pos="9062"/>
        </w:tabs>
        <w:rPr>
          <w:rFonts w:ascii="Times New Roman" w:eastAsiaTheme="minorEastAsia" w:hAnsi="Times New Roman" w:cs="Times New Roman"/>
          <w:noProof/>
          <w:sz w:val="22"/>
          <w:szCs w:val="22"/>
          <w:lang w:val="en-US"/>
        </w:rPr>
      </w:pPr>
      <w:hyperlink w:anchor="_Toc95047598" w:history="1">
        <w:r w:rsidR="005C74C2" w:rsidRPr="005C74C2">
          <w:rPr>
            <w:rStyle w:val="Hyperlink"/>
            <w:rFonts w:ascii="Times New Roman" w:hAnsi="Times New Roman" w:cs="Times New Roman"/>
            <w:noProof/>
          </w:rPr>
          <w:t>5.1.1. Rezultati</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8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11</w:t>
        </w:r>
        <w:r w:rsidR="005C74C2" w:rsidRPr="005C74C2">
          <w:rPr>
            <w:rFonts w:ascii="Times New Roman" w:hAnsi="Times New Roman" w:cs="Times New Roman"/>
            <w:noProof/>
            <w:webHidden/>
          </w:rPr>
          <w:fldChar w:fldCharType="end"/>
        </w:r>
      </w:hyperlink>
    </w:p>
    <w:p w14:paraId="6FE03C1A" w14:textId="6E16E84C" w:rsidR="005C74C2" w:rsidRPr="005C74C2" w:rsidRDefault="00400D50">
      <w:pPr>
        <w:pStyle w:val="TOC2"/>
        <w:tabs>
          <w:tab w:val="right" w:leader="dot" w:pos="9062"/>
        </w:tabs>
        <w:rPr>
          <w:rFonts w:ascii="Times New Roman" w:eastAsiaTheme="minorEastAsia" w:hAnsi="Times New Roman" w:cs="Times New Roman"/>
          <w:b w:val="0"/>
          <w:bCs w:val="0"/>
          <w:noProof/>
          <w:lang w:val="en-US"/>
        </w:rPr>
      </w:pPr>
      <w:hyperlink w:anchor="_Toc95047599" w:history="1">
        <w:r w:rsidR="005C74C2" w:rsidRPr="005C74C2">
          <w:rPr>
            <w:rStyle w:val="Hyperlink"/>
            <w:rFonts w:ascii="Times New Roman" w:hAnsi="Times New Roman" w:cs="Times New Roman"/>
            <w:noProof/>
          </w:rPr>
          <w:t>5.2. Generativna suparnička mrež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599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12</w:t>
        </w:r>
        <w:r w:rsidR="005C74C2" w:rsidRPr="005C74C2">
          <w:rPr>
            <w:rFonts w:ascii="Times New Roman" w:hAnsi="Times New Roman" w:cs="Times New Roman"/>
            <w:noProof/>
            <w:webHidden/>
          </w:rPr>
          <w:fldChar w:fldCharType="end"/>
        </w:r>
      </w:hyperlink>
    </w:p>
    <w:p w14:paraId="086EAB22" w14:textId="0FF2AB88" w:rsidR="005C74C2" w:rsidRPr="005C74C2" w:rsidRDefault="00400D50">
      <w:pPr>
        <w:pStyle w:val="TOC3"/>
        <w:tabs>
          <w:tab w:val="right" w:leader="dot" w:pos="9062"/>
        </w:tabs>
        <w:rPr>
          <w:rFonts w:ascii="Times New Roman" w:eastAsiaTheme="minorEastAsia" w:hAnsi="Times New Roman" w:cs="Times New Roman"/>
          <w:noProof/>
          <w:sz w:val="22"/>
          <w:szCs w:val="22"/>
          <w:lang w:val="en-US"/>
        </w:rPr>
      </w:pPr>
      <w:hyperlink w:anchor="_Toc95047600" w:history="1">
        <w:r w:rsidR="005C74C2" w:rsidRPr="005C74C2">
          <w:rPr>
            <w:rStyle w:val="Hyperlink"/>
            <w:rFonts w:ascii="Times New Roman" w:hAnsi="Times New Roman" w:cs="Times New Roman"/>
            <w:noProof/>
          </w:rPr>
          <w:t>5.2.1. Rezultati</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600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14</w:t>
        </w:r>
        <w:r w:rsidR="005C74C2" w:rsidRPr="005C74C2">
          <w:rPr>
            <w:rFonts w:ascii="Times New Roman" w:hAnsi="Times New Roman" w:cs="Times New Roman"/>
            <w:noProof/>
            <w:webHidden/>
          </w:rPr>
          <w:fldChar w:fldCharType="end"/>
        </w:r>
      </w:hyperlink>
    </w:p>
    <w:p w14:paraId="18A7EA3B" w14:textId="4C6E1FA6" w:rsidR="005C74C2" w:rsidRPr="005C74C2" w:rsidRDefault="00400D50">
      <w:pPr>
        <w:pStyle w:val="TOC1"/>
        <w:tabs>
          <w:tab w:val="right" w:leader="dot" w:pos="9062"/>
        </w:tabs>
        <w:rPr>
          <w:rFonts w:ascii="Times New Roman" w:eastAsiaTheme="minorEastAsia" w:hAnsi="Times New Roman" w:cs="Times New Roman"/>
          <w:b w:val="0"/>
          <w:bCs w:val="0"/>
          <w:i w:val="0"/>
          <w:iCs w:val="0"/>
          <w:noProof/>
          <w:sz w:val="22"/>
          <w:szCs w:val="22"/>
          <w:lang w:val="en-US"/>
        </w:rPr>
      </w:pPr>
      <w:hyperlink w:anchor="_Toc95047601" w:history="1">
        <w:r w:rsidR="005C74C2" w:rsidRPr="005C74C2">
          <w:rPr>
            <w:rStyle w:val="Hyperlink"/>
            <w:rFonts w:ascii="Times New Roman" w:hAnsi="Times New Roman" w:cs="Times New Roman"/>
            <w:noProof/>
          </w:rPr>
          <w:t>ZAKLJUČAK</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601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16</w:t>
        </w:r>
        <w:r w:rsidR="005C74C2" w:rsidRPr="005C74C2">
          <w:rPr>
            <w:rFonts w:ascii="Times New Roman" w:hAnsi="Times New Roman" w:cs="Times New Roman"/>
            <w:noProof/>
            <w:webHidden/>
          </w:rPr>
          <w:fldChar w:fldCharType="end"/>
        </w:r>
      </w:hyperlink>
    </w:p>
    <w:p w14:paraId="7CD199B8" w14:textId="0AF1BD3E" w:rsidR="005C74C2" w:rsidRDefault="00400D50">
      <w:pPr>
        <w:pStyle w:val="TOC1"/>
        <w:tabs>
          <w:tab w:val="right" w:leader="dot" w:pos="9062"/>
        </w:tabs>
        <w:rPr>
          <w:rFonts w:eastAsiaTheme="minorEastAsia" w:cstheme="minorBidi"/>
          <w:b w:val="0"/>
          <w:bCs w:val="0"/>
          <w:i w:val="0"/>
          <w:iCs w:val="0"/>
          <w:noProof/>
          <w:sz w:val="22"/>
          <w:szCs w:val="22"/>
          <w:lang w:val="en-US"/>
        </w:rPr>
      </w:pPr>
      <w:hyperlink w:anchor="_Toc95047602" w:history="1">
        <w:r w:rsidR="005C74C2" w:rsidRPr="005C74C2">
          <w:rPr>
            <w:rStyle w:val="Hyperlink"/>
            <w:rFonts w:ascii="Times New Roman" w:hAnsi="Times New Roman" w:cs="Times New Roman"/>
            <w:noProof/>
          </w:rPr>
          <w:t>LITERATURA</w:t>
        </w:r>
        <w:r w:rsidR="005C74C2" w:rsidRPr="005C74C2">
          <w:rPr>
            <w:rFonts w:ascii="Times New Roman" w:hAnsi="Times New Roman" w:cs="Times New Roman"/>
            <w:noProof/>
            <w:webHidden/>
          </w:rPr>
          <w:tab/>
        </w:r>
        <w:r w:rsidR="005C74C2" w:rsidRPr="005C74C2">
          <w:rPr>
            <w:rFonts w:ascii="Times New Roman" w:hAnsi="Times New Roman" w:cs="Times New Roman"/>
            <w:noProof/>
            <w:webHidden/>
          </w:rPr>
          <w:fldChar w:fldCharType="begin"/>
        </w:r>
        <w:r w:rsidR="005C74C2" w:rsidRPr="005C74C2">
          <w:rPr>
            <w:rFonts w:ascii="Times New Roman" w:hAnsi="Times New Roman" w:cs="Times New Roman"/>
            <w:noProof/>
            <w:webHidden/>
          </w:rPr>
          <w:instrText xml:space="preserve"> PAGEREF _Toc95047602 \h </w:instrText>
        </w:r>
        <w:r w:rsidR="005C74C2" w:rsidRPr="005C74C2">
          <w:rPr>
            <w:rFonts w:ascii="Times New Roman" w:hAnsi="Times New Roman" w:cs="Times New Roman"/>
            <w:noProof/>
            <w:webHidden/>
          </w:rPr>
        </w:r>
        <w:r w:rsidR="005C74C2" w:rsidRPr="005C74C2">
          <w:rPr>
            <w:rFonts w:ascii="Times New Roman" w:hAnsi="Times New Roman" w:cs="Times New Roman"/>
            <w:noProof/>
            <w:webHidden/>
          </w:rPr>
          <w:fldChar w:fldCharType="separate"/>
        </w:r>
        <w:r w:rsidR="005C74C2" w:rsidRPr="005C74C2">
          <w:rPr>
            <w:rFonts w:ascii="Times New Roman" w:hAnsi="Times New Roman" w:cs="Times New Roman"/>
            <w:noProof/>
            <w:webHidden/>
          </w:rPr>
          <w:t>17</w:t>
        </w:r>
        <w:r w:rsidR="005C74C2" w:rsidRPr="005C74C2">
          <w:rPr>
            <w:rFonts w:ascii="Times New Roman" w:hAnsi="Times New Roman" w:cs="Times New Roman"/>
            <w:noProof/>
            <w:webHidden/>
          </w:rPr>
          <w:fldChar w:fldCharType="end"/>
        </w:r>
      </w:hyperlink>
    </w:p>
    <w:p w14:paraId="0852BA9E" w14:textId="6D14D1F8" w:rsidR="002D4205" w:rsidRPr="009142C7" w:rsidRDefault="00C92AA8" w:rsidP="00AB0252">
      <w:pPr>
        <w:sectPr w:rsidR="002D4205" w:rsidRPr="009142C7" w:rsidSect="00DD00C2">
          <w:pgSz w:w="11906" w:h="16838"/>
          <w:pgMar w:top="1805" w:right="1417" w:bottom="1417" w:left="1417" w:header="708" w:footer="1097" w:gutter="0"/>
          <w:cols w:space="708"/>
          <w:docGrid w:linePitch="360"/>
        </w:sectPr>
      </w:pPr>
      <w:r w:rsidRPr="00C31CE3">
        <w:rPr>
          <w:b/>
          <w:bCs/>
          <w:i/>
          <w:iCs/>
          <w:szCs w:val="24"/>
        </w:rPr>
        <w:fldChar w:fldCharType="end"/>
      </w:r>
    </w:p>
    <w:p w14:paraId="3A1513B6" w14:textId="2492E05A" w:rsidR="00AB0252" w:rsidRPr="009142C7" w:rsidRDefault="00431A85" w:rsidP="00AB0252">
      <w:pPr>
        <w:pStyle w:val="Heading1"/>
      </w:pPr>
      <w:bookmarkStart w:id="0" w:name="_Toc95047583"/>
      <w:r w:rsidRPr="009142C7">
        <w:lastRenderedPageBreak/>
        <w:t>UVOD</w:t>
      </w:r>
      <w:bookmarkEnd w:id="0"/>
    </w:p>
    <w:p w14:paraId="481D76BC" w14:textId="6C743E06" w:rsidR="00685045" w:rsidRDefault="00D046BA" w:rsidP="000B54C4">
      <w:r>
        <w:rPr>
          <w:rFonts w:eastAsiaTheme="majorEastAsia"/>
          <w:bCs/>
          <w:szCs w:val="28"/>
        </w:rPr>
        <w:t>Cilj ovog projekta je korištenjem TensorFlow-a</w:t>
      </w:r>
      <w:r w:rsidR="00B41893">
        <w:t xml:space="preserve"> </w:t>
      </w:r>
      <w:r w:rsidR="00AB0252" w:rsidRPr="009142C7">
        <w:t>izraditi model duboke neuronske mreže za bojanje crno-bijel</w:t>
      </w:r>
      <w:r w:rsidR="00B41893">
        <w:t xml:space="preserve">ih slika koristeći Tensorflow. </w:t>
      </w:r>
      <w:r w:rsidR="005C74C2">
        <w:t>R</w:t>
      </w:r>
      <w:r w:rsidR="00AB0252" w:rsidRPr="009142C7">
        <w:t xml:space="preserve">ezultate mreže prikazati na crno-bijelim slikama uz </w:t>
      </w:r>
      <w:r w:rsidR="00D818F1" w:rsidRPr="009142C7">
        <w:t>prikaz slika u boji</w:t>
      </w:r>
      <w:r w:rsidR="00AB0252" w:rsidRPr="009142C7">
        <w:t>.</w:t>
      </w:r>
      <w:r>
        <w:t xml:space="preserve"> Potrebno je objasniti osnovne definicije i prikazati rezultate. Izvedena su dva algoritma koji rade putem neuronskih mreža, a to su: CNN model i GAN model koji će kasnije biti objašnjeni i uspoređeni.</w:t>
      </w:r>
    </w:p>
    <w:p w14:paraId="1F1B817F" w14:textId="036217B8" w:rsidR="00685045" w:rsidRDefault="00685045" w:rsidP="00685045">
      <w:pPr>
        <w:pStyle w:val="Heading2"/>
        <w:tabs>
          <w:tab w:val="left" w:pos="567"/>
        </w:tabs>
        <w:ind w:left="851"/>
      </w:pPr>
      <w:r>
        <w:t>Strojno učenje</w:t>
      </w:r>
    </w:p>
    <w:p w14:paraId="534AD6ED" w14:textId="77777777" w:rsidR="00685045" w:rsidRDefault="00685045" w:rsidP="00685045">
      <w:r w:rsidRPr="002E40E6">
        <w:t>Strojno učenje je područje računalne znanosti koje je nastalo iz raspoznavanja uzoraka i računalne teorije učenja u području umjetne inteligencije. Strojno učenje je zapravo programiranje računala na nač</w:t>
      </w:r>
      <w:r>
        <w:t>in da optimiziraju neki kriterij</w:t>
      </w:r>
      <w:r w:rsidRPr="002E40E6">
        <w:t xml:space="preserve"> uspješnosti temeljem podatkovnih primjera ili prethodnog iskustva [1].</w:t>
      </w:r>
      <w:r>
        <w:t xml:space="preserve"> Algoritmi strojnog učenja izgrađuju model preko kojeg se izvode predikcije ili odluke na temelju podataka bez potrebe izvođenja statičkih programskih instrukcija.</w:t>
      </w:r>
    </w:p>
    <w:p w14:paraId="79241BC9" w14:textId="77777777" w:rsidR="00685045" w:rsidRDefault="00685045" w:rsidP="00685045">
      <w:r>
        <w:t>Vrste strojnog učenja su: nadzirano učenje, nenadzirano učenje i podržano učenje. Nadzirano učenje je vrsta strojnog učenja gdje je cilj odrediti nepoznatu funkcionalnu ovisnost između ulaznih veličina i izlazne veličine na temelju podatkovnih primjera. Pri tome su podatkovni primjeri parovi koji se sastoji od vektora ulaznih veličina i vrijednosti pripadne izlazne veličine. Postoje dvije osnovne namjene modela dobivenih nadziranim učenjem, a to su: predikcija i zaključivanje. Predikcija predstavlja proces u kojemu se na temelju modela i vektora ulaznih veličina može procjeniti vrijednost izlazne veličine. Predikcija je obično glavna svrha modela u problemima strojnog učenja. Zaključivanje predstavlja proces u kojemu se temeljem modela pokušava saznati više o procesu generiranja podataka. Zaključivanje je češće u području statističkog učenja.</w:t>
      </w:r>
    </w:p>
    <w:p w14:paraId="6CAFBEC0" w14:textId="133B8AFF" w:rsidR="00685045" w:rsidRPr="00685045" w:rsidRDefault="00685045" w:rsidP="00685045">
      <w:r>
        <w:t xml:space="preserve">Nadzirano učenje možemo podijeliti na dvije vrste problema, a to su regresija i klasifikacija. Ako je izlazna veličina iz skupa realnih brojeva, tj. ako je kontinuirana, tada se ovaj problem naziva regresija. Primjeri regresije su: procjena cijena kuća, procjena potrošnje plinova i sl. Ako je izlazna veličina diskretna, onda se ovakav problem naziva klasifikacija. Primjeri klasifikacije su: prepoznavanje lica, prepoznavanje pisanih brojeva, medicinska dijagnostika i sl. U ovom projektu potrebno je koristiti </w:t>
      </w:r>
      <w:r w:rsidR="008B2789">
        <w:t>regresiju</w:t>
      </w:r>
      <w:r>
        <w:t>.</w:t>
      </w:r>
    </w:p>
    <w:p w14:paraId="0DB85E1D" w14:textId="661A29F8" w:rsidR="00685045" w:rsidRPr="00685045" w:rsidRDefault="00685045" w:rsidP="00685045">
      <w:pPr>
        <w:pStyle w:val="Heading2"/>
        <w:tabs>
          <w:tab w:val="left" w:pos="567"/>
        </w:tabs>
        <w:ind w:left="851"/>
      </w:pPr>
      <w:r>
        <w:t>Regresija</w:t>
      </w:r>
    </w:p>
    <w:p w14:paraId="3602AB72" w14:textId="3C4C4C8E" w:rsidR="00685045" w:rsidRDefault="008B2789" w:rsidP="00685045">
      <w:r>
        <w:t xml:space="preserve">Cilj regresije je pronaći aproksimacijsku funkciju koja minimizira empirijsku pogrešku. </w:t>
      </w:r>
    </w:p>
    <w:p w14:paraId="5621CAFC" w14:textId="6DE9BF00" w:rsidR="008B2789" w:rsidRPr="008D03CE" w:rsidRDefault="008B2789" w:rsidP="00685045">
      <w:r>
        <w:lastRenderedPageBreak/>
        <w:t>Regresija je problem nadgledanog učenja gdje je cilj odrediti nepoznatu funkcionalnu ovisnost između ulaznih veličina i izlazne veličine na temeljnu podatkovnih primjera. Formula za izlaznu v</w:t>
      </w:r>
      <w:r w:rsidR="00D046BA">
        <w:t>eličinu se pretpostavlja kao zb</w:t>
      </w:r>
      <w:r>
        <w:t>r</w:t>
      </w:r>
      <w:r w:rsidR="00D046BA">
        <w:t>o</w:t>
      </w:r>
      <w:r>
        <w:t xml:space="preserve">j nepoznate funkcionalne ovisnotsi i pogreške koja je nezavisna od ulaznih podataka i treba imati srednju vrijednost 0. Tada je cilj </w:t>
      </w:r>
      <w:r w:rsidR="00D046BA">
        <w:t xml:space="preserve">nadgledanog učenja </w:t>
      </w:r>
      <w:r>
        <w:t xml:space="preserve">da odredi aproksimaciju te nepoznate funkcionalne ovisnosti </w:t>
      </w:r>
      <w:r w:rsidR="00D046BA">
        <w:t>koja se onda koristi za predikciju izlazne veličine za novi uzorak ulaznih veličina. Dobivena aproksimacija se naziva i modelom, a on se može definirati kao funkcija s konačnim brojem parametara koji se određuju tijekom učenja.</w:t>
      </w:r>
    </w:p>
    <w:p w14:paraId="6C9E0BC9" w14:textId="77777777" w:rsidR="00685045" w:rsidRPr="009142C7" w:rsidRDefault="00685045" w:rsidP="000B54C4"/>
    <w:p w14:paraId="4D4620EB" w14:textId="77777777" w:rsidR="002E7058" w:rsidRPr="009142C7" w:rsidRDefault="002E7058" w:rsidP="000B54C4"/>
    <w:p w14:paraId="1669C764" w14:textId="77777777" w:rsidR="002E7058" w:rsidRPr="009142C7" w:rsidRDefault="002E7058" w:rsidP="000B54C4"/>
    <w:p w14:paraId="73131001" w14:textId="77777777" w:rsidR="002E7058" w:rsidRPr="009142C7" w:rsidRDefault="002E7058" w:rsidP="000B54C4"/>
    <w:p w14:paraId="3D59FDE9" w14:textId="77777777" w:rsidR="002E7058" w:rsidRPr="009142C7" w:rsidRDefault="002E7058" w:rsidP="000B54C4"/>
    <w:p w14:paraId="08907233" w14:textId="77777777" w:rsidR="002E7058" w:rsidRPr="009142C7" w:rsidRDefault="002E7058" w:rsidP="00C5628C">
      <w:pPr>
        <w:spacing w:line="259" w:lineRule="auto"/>
        <w:jc w:val="left"/>
      </w:pPr>
    </w:p>
    <w:p w14:paraId="2879B485" w14:textId="77777777" w:rsidR="002E7058" w:rsidRPr="009142C7" w:rsidRDefault="002E7058" w:rsidP="002E7058">
      <w:r w:rsidRPr="009142C7">
        <w:br w:type="page"/>
      </w:r>
    </w:p>
    <w:p w14:paraId="600F0950" w14:textId="0C2591EE" w:rsidR="00CD204B" w:rsidRPr="009142C7" w:rsidRDefault="00D818F1" w:rsidP="00CE4BDD">
      <w:pPr>
        <w:pStyle w:val="Heading1"/>
      </w:pPr>
      <w:bookmarkStart w:id="1" w:name="_Toc95047584"/>
      <w:r w:rsidRPr="009142C7">
        <w:lastRenderedPageBreak/>
        <w:t xml:space="preserve">DIGITALNA </w:t>
      </w:r>
      <w:r w:rsidR="00A26A1A" w:rsidRPr="009142C7">
        <w:t>SLIKE</w:t>
      </w:r>
      <w:bookmarkEnd w:id="1"/>
    </w:p>
    <w:p w14:paraId="185C2038" w14:textId="3803D683" w:rsidR="00627F39" w:rsidRPr="009142C7" w:rsidRDefault="00627F39" w:rsidP="00627F39">
      <w:r w:rsidRPr="009142C7">
        <w:t>Digitalna slika je slika sastavljena od piksela, od kojih svaki ima konačnu, diskretnu količinu numeričkog prikaza za svoj intenzitet ili razinu sive koja je rezultat njezinih dvodimenzionalnih funkcija spojenih kao ulaz pomoću prostornih koordinata.</w:t>
      </w:r>
    </w:p>
    <w:p w14:paraId="6A2433C7" w14:textId="37A169A5" w:rsidR="00627F39" w:rsidRPr="009142C7" w:rsidRDefault="00627F39" w:rsidP="00627F39">
      <w:pPr>
        <w:pStyle w:val="Heading2"/>
        <w:tabs>
          <w:tab w:val="left" w:pos="567"/>
        </w:tabs>
        <w:ind w:left="851"/>
      </w:pPr>
      <w:bookmarkStart w:id="2" w:name="_Toc95047585"/>
      <w:r w:rsidRPr="009142C7">
        <w:t xml:space="preserve">RGB </w:t>
      </w:r>
      <w:r w:rsidR="00C5040A" w:rsidRPr="009142C7">
        <w:t>prostor boja</w:t>
      </w:r>
      <w:bookmarkEnd w:id="2"/>
    </w:p>
    <w:p w14:paraId="60086F16" w14:textId="3F3A00AD" w:rsidR="00627F39" w:rsidRPr="009142C7" w:rsidRDefault="00700F59" w:rsidP="00627F39">
      <w:r w:rsidRPr="009142C7">
        <w:t xml:space="preserve">Svaki piksel slike je označen kao brojčana vrijednost </w:t>
      </w:r>
      <w:r w:rsidR="00185BA1" w:rsidRPr="009142C7">
        <w:t xml:space="preserve">od 0 do 255. Svaki piksel </w:t>
      </w:r>
      <w:r w:rsidRPr="009142C7">
        <w:t>ima tri vrijednosti koje predstavljaju tri kanala RGB prostora boja koji su: crveni, zeleni i plavi. To znači da se jedna slika sastoji od tri matrice od koje svaka predstavlja sve vrijednosti piksela jednog kanala.</w:t>
      </w:r>
    </w:p>
    <w:p w14:paraId="09E35501" w14:textId="19D8FA3D" w:rsidR="00627F39" w:rsidRPr="009142C7" w:rsidRDefault="00627F39" w:rsidP="00627F39">
      <w:pPr>
        <w:pStyle w:val="Heading2"/>
        <w:ind w:left="851"/>
      </w:pPr>
      <w:bookmarkStart w:id="3" w:name="_Toc95047586"/>
      <w:r w:rsidRPr="009142C7">
        <w:t>Crno-bijele slike</w:t>
      </w:r>
      <w:bookmarkEnd w:id="3"/>
    </w:p>
    <w:p w14:paraId="3DB8F3E2" w14:textId="2E1639E6" w:rsidR="00C5040A" w:rsidRPr="009142C7" w:rsidRDefault="00C5040A" w:rsidP="00C5040A">
      <w:r w:rsidRPr="009142C7">
        <w:t>Za slike u crno-bijelim nijansama (nijanse sive), vrijednosti piksela se nalaze u rasponu od 0 do 255. Manji brojevi bliže nuli predstavljaju tamniju nijansu, dok veći brojevi bliže 255 predstavljaju svijetliju ili bijelu nijansu.</w:t>
      </w:r>
      <w:r w:rsidR="00D046BA">
        <w:t xml:space="preserve"> </w:t>
      </w:r>
      <w:r w:rsidRPr="009142C7">
        <w:t>Svaka slika u računalu je spremljena u ovakvom obliku kao matrica brojeva koja je poznata kao i L („lightness“) kanal koji predstavlja svijetlinu slike.</w:t>
      </w:r>
    </w:p>
    <w:p w14:paraId="175366FE" w14:textId="4B1269DB" w:rsidR="00627F39" w:rsidRPr="009142C7" w:rsidRDefault="00C5040A" w:rsidP="00627F39">
      <w:pPr>
        <w:pStyle w:val="Heading2"/>
        <w:ind w:left="851"/>
      </w:pPr>
      <w:bookmarkStart w:id="4" w:name="_Toc95047587"/>
      <w:r w:rsidRPr="009142C7">
        <w:t>Lab</w:t>
      </w:r>
      <w:r w:rsidR="00627F39" w:rsidRPr="009142C7">
        <w:t xml:space="preserve"> </w:t>
      </w:r>
      <w:r w:rsidRPr="009142C7">
        <w:t>prostor boja</w:t>
      </w:r>
      <w:bookmarkEnd w:id="4"/>
    </w:p>
    <w:p w14:paraId="109C0CB6" w14:textId="39794A19" w:rsidR="00D818F1" w:rsidRPr="009142C7" w:rsidRDefault="00C5040A" w:rsidP="00D818F1">
      <w:r w:rsidRPr="009142C7">
        <w:t>Slično RGB prostoru boja, Lab prostor boja ima tri kanala, no za razliku od RGB prostora boja, Lab drugačije kodira info</w:t>
      </w:r>
      <w:r w:rsidR="00700F59" w:rsidRPr="009142C7">
        <w:t>rmacije boja. L kanal kodira samo intenzitet svjetlosti što bi bila crno-bijela slika, kanal 'a' kodira zeleno-crveno i 'b' kanal kodira plavo-žuto. Sve boje koje se nalaze između (uključujući) magente i zelene boje se nalaze u 'a' kanalu, dok sve boje između (uključujući) žute i plave</w:t>
      </w:r>
      <w:r w:rsidR="005C74C2">
        <w:t xml:space="preserve"> se nalaze u 'b' kanalu</w:t>
      </w:r>
      <w:r w:rsidR="00700F59" w:rsidRPr="009142C7">
        <w:t>.</w:t>
      </w:r>
    </w:p>
    <w:p w14:paraId="1BC132E8" w14:textId="7F3C9F9E" w:rsidR="00F129FB" w:rsidRPr="009142C7" w:rsidRDefault="00700F59" w:rsidP="00D818F1">
      <w:r w:rsidRPr="009142C7">
        <w:t>U projektnom zadatku potrebno je za ulaznu crno-bijelu sliku tj. L kanal, vratiti RGB sliku. Koristeći Lab prostor boja, za poznati L kanal, neuronska mreža mora predvidjeti a i b kanale.</w:t>
      </w:r>
    </w:p>
    <w:p w14:paraId="3EFEFD71" w14:textId="267BAD31" w:rsidR="00F129FB" w:rsidRPr="009142C7" w:rsidRDefault="00D046BA" w:rsidP="00D046BA">
      <w:pPr>
        <w:spacing w:line="259" w:lineRule="auto"/>
        <w:jc w:val="center"/>
      </w:pPr>
      <w:r>
        <w:rPr>
          <w:noProof/>
          <w:lang w:val="en-US"/>
        </w:rPr>
        <w:drawing>
          <wp:inline distT="0" distB="0" distL="0" distR="0" wp14:anchorId="71AFF9DA" wp14:editId="07112439">
            <wp:extent cx="5097612" cy="1746616"/>
            <wp:effectExtent l="0" t="0" r="825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15439" cy="1752724"/>
                    </a:xfrm>
                    <a:prstGeom prst="rect">
                      <a:avLst/>
                    </a:prstGeom>
                  </pic:spPr>
                </pic:pic>
              </a:graphicData>
            </a:graphic>
          </wp:inline>
        </w:drawing>
      </w:r>
      <w:r w:rsidR="00F129FB" w:rsidRPr="009142C7">
        <w:br w:type="page"/>
      </w:r>
    </w:p>
    <w:p w14:paraId="29A23794" w14:textId="3F3B4750" w:rsidR="006829DA" w:rsidRPr="009142C7" w:rsidRDefault="00A26A1A" w:rsidP="00CE4BDD">
      <w:pPr>
        <w:pStyle w:val="Heading1"/>
      </w:pPr>
      <w:bookmarkStart w:id="5" w:name="_Toc95047588"/>
      <w:r w:rsidRPr="009142C7">
        <w:lastRenderedPageBreak/>
        <w:t>DUBOKO UČENJE</w:t>
      </w:r>
      <w:bookmarkEnd w:id="5"/>
    </w:p>
    <w:p w14:paraId="0CEE9F13" w14:textId="77777777" w:rsidR="00685045" w:rsidRDefault="00685045" w:rsidP="00685045">
      <w:bookmarkStart w:id="6" w:name="_Toc95047589"/>
      <w:r>
        <w:t xml:space="preserve">Duboko učenje je dio strojnog učenja temeljno na umjetnim neuronskim mrežama s učenjem značajki. Učenje značajki je skup tehnika koje omogućuju sustavu automatsko otkrivanje značajki potrebnih za otkrivanje ili klasifikaciju značajki iz neobrađenih podataka. Slika </w:t>
      </w:r>
      <w:r w:rsidRPr="00EE0FA4">
        <w:rPr>
          <w:color w:val="FF0000"/>
        </w:rPr>
        <w:t>XXXX</w:t>
      </w:r>
      <w:r>
        <w:rPr>
          <w:color w:val="FF0000"/>
        </w:rPr>
        <w:t xml:space="preserve"> </w:t>
      </w:r>
      <w:r>
        <w:t>prikazuje razliku strojnog učenja i dubokog učenja. Kod strojnog učenja je izvdajanje značajki bilo potrebno napraviti samostalno te se tek onda događa klasifikacija, no duboko učenje je to sve automatiziralo.</w:t>
      </w:r>
    </w:p>
    <w:p w14:paraId="395942CA" w14:textId="77777777" w:rsidR="00685045" w:rsidRDefault="00685045" w:rsidP="00685045">
      <w:pPr>
        <w:jc w:val="center"/>
      </w:pPr>
      <w:r w:rsidRPr="002E40E6">
        <w:rPr>
          <w:noProof/>
          <w:lang w:val="en-US"/>
        </w:rPr>
        <w:drawing>
          <wp:inline distT="0" distB="0" distL="0" distR="0" wp14:anchorId="34F1BA65" wp14:editId="38887F2C">
            <wp:extent cx="4261449" cy="2168503"/>
            <wp:effectExtent l="0" t="0" r="6350"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74079" cy="2174930"/>
                    </a:xfrm>
                    <a:prstGeom prst="rect">
                      <a:avLst/>
                    </a:prstGeom>
                  </pic:spPr>
                </pic:pic>
              </a:graphicData>
            </a:graphic>
          </wp:inline>
        </w:drawing>
      </w:r>
    </w:p>
    <w:p w14:paraId="306423A3" w14:textId="77777777" w:rsidR="00685045" w:rsidRPr="00671F1D" w:rsidRDefault="00685045" w:rsidP="00685045">
      <w:r>
        <w:t>Duboko učenje je postalo korisnije kako se povećala količina dostupnih podataka za obuku. S vremenom, modeli dubokog učenja su postali boli kako se poboljšala programska i sklopovska infrastruktura za duboko učenje. Isto tako, duboko učenje rješava sve kompliciranije primjene sa sve većom preciznošću tijekom vremena. Ta preciznost rezultata u nekim slučajevima je ili usporediva ili čak nadmašuje rezultate koje mogu postići ljudi.</w:t>
      </w:r>
    </w:p>
    <w:p w14:paraId="0CB7FF68" w14:textId="77777777" w:rsidR="00685045" w:rsidRPr="002E40E6" w:rsidRDefault="00685045" w:rsidP="00685045">
      <w:pPr>
        <w:spacing w:after="0"/>
      </w:pPr>
      <w:r w:rsidRPr="002E40E6">
        <w:t xml:space="preserve">Duboko učenje koristi se u rješavanju mnogih problema kao što su: </w:t>
      </w:r>
    </w:p>
    <w:p w14:paraId="09CDEE6F" w14:textId="77777777" w:rsidR="00685045" w:rsidRPr="002E40E6" w:rsidRDefault="00685045" w:rsidP="00685045">
      <w:pPr>
        <w:pStyle w:val="ListParagraph"/>
        <w:numPr>
          <w:ilvl w:val="0"/>
          <w:numId w:val="49"/>
        </w:numPr>
        <w:spacing w:line="276" w:lineRule="auto"/>
      </w:pPr>
      <w:r w:rsidRPr="002E40E6">
        <w:t xml:space="preserve">robotika </w:t>
      </w:r>
    </w:p>
    <w:p w14:paraId="3C40CDE6" w14:textId="77777777" w:rsidR="00685045" w:rsidRPr="002E40E6" w:rsidRDefault="00685045" w:rsidP="00685045">
      <w:pPr>
        <w:pStyle w:val="ListParagraph"/>
        <w:numPr>
          <w:ilvl w:val="0"/>
          <w:numId w:val="49"/>
        </w:numPr>
        <w:spacing w:line="276" w:lineRule="auto"/>
      </w:pPr>
      <w:r w:rsidRPr="002E40E6">
        <w:t>umjetna inteligencija u računalnim igrama</w:t>
      </w:r>
    </w:p>
    <w:p w14:paraId="1D27C587" w14:textId="77777777" w:rsidR="00685045" w:rsidRPr="002E40E6" w:rsidRDefault="00685045" w:rsidP="00685045">
      <w:pPr>
        <w:pStyle w:val="ListParagraph"/>
        <w:numPr>
          <w:ilvl w:val="0"/>
          <w:numId w:val="49"/>
        </w:numPr>
        <w:spacing w:line="276" w:lineRule="auto"/>
      </w:pPr>
      <w:r w:rsidRPr="002E40E6">
        <w:t>obrada prirodnog jezika</w:t>
      </w:r>
    </w:p>
    <w:p w14:paraId="19D17EC6" w14:textId="77777777" w:rsidR="00685045" w:rsidRPr="002E40E6" w:rsidRDefault="00685045" w:rsidP="00685045">
      <w:pPr>
        <w:pStyle w:val="ListParagraph"/>
        <w:numPr>
          <w:ilvl w:val="0"/>
          <w:numId w:val="49"/>
        </w:numPr>
        <w:spacing w:line="276" w:lineRule="auto"/>
      </w:pPr>
      <w:r w:rsidRPr="002E40E6">
        <w:t>obrada slike i računalni vid – detekcija objekata, uklanjanje pozadine slike...</w:t>
      </w:r>
    </w:p>
    <w:p w14:paraId="14F92449" w14:textId="7D851DED" w:rsidR="00685045" w:rsidRDefault="00685045" w:rsidP="00685045">
      <w:pPr>
        <w:pStyle w:val="ListParagraph"/>
        <w:numPr>
          <w:ilvl w:val="0"/>
          <w:numId w:val="49"/>
        </w:numPr>
        <w:spacing w:line="256" w:lineRule="auto"/>
      </w:pPr>
      <w:r w:rsidRPr="002E40E6">
        <w:t>autonomna vožnja – detekcija objekata, upravljanje vozilom, praćenje stanja vozača.</w:t>
      </w:r>
    </w:p>
    <w:p w14:paraId="76DA0C66" w14:textId="77777777" w:rsidR="00685045" w:rsidRDefault="00685045" w:rsidP="00685045">
      <w:pPr>
        <w:spacing w:line="256" w:lineRule="auto"/>
      </w:pPr>
    </w:p>
    <w:p w14:paraId="1BB8B7AB" w14:textId="37FAFCE1" w:rsidR="00F129FB" w:rsidRDefault="00FD7DDE" w:rsidP="00F129FB">
      <w:pPr>
        <w:pStyle w:val="Heading2"/>
        <w:ind w:left="851"/>
      </w:pPr>
      <w:r w:rsidRPr="009142C7">
        <w:lastRenderedPageBreak/>
        <w:t>Konvolucijske neuronske mreže</w:t>
      </w:r>
      <w:bookmarkEnd w:id="6"/>
    </w:p>
    <w:p w14:paraId="74285A95" w14:textId="77777777" w:rsidR="00685045" w:rsidRDefault="00685045" w:rsidP="00685045">
      <w:r w:rsidRPr="002E40E6">
        <w:rPr>
          <w:noProof/>
          <w:lang w:val="en-US"/>
        </w:rPr>
        <mc:AlternateContent>
          <mc:Choice Requires="wpg">
            <w:drawing>
              <wp:anchor distT="0" distB="0" distL="114300" distR="114300" simplePos="0" relativeHeight="251660288" behindDoc="0" locked="0" layoutInCell="1" allowOverlap="1" wp14:anchorId="0E6E7AE7" wp14:editId="3F6DAD96">
                <wp:simplePos x="0" y="0"/>
                <wp:positionH relativeFrom="margin">
                  <wp:posOffset>1405650</wp:posOffset>
                </wp:positionH>
                <wp:positionV relativeFrom="paragraph">
                  <wp:posOffset>1011123</wp:posOffset>
                </wp:positionV>
                <wp:extent cx="3230880" cy="2156460"/>
                <wp:effectExtent l="0" t="0" r="7620" b="0"/>
                <wp:wrapTopAndBottom/>
                <wp:docPr id="19" name="Grupa 30"/>
                <wp:cNvGraphicFramePr/>
                <a:graphic xmlns:a="http://schemas.openxmlformats.org/drawingml/2006/main">
                  <a:graphicData uri="http://schemas.microsoft.com/office/word/2010/wordprocessingGroup">
                    <wpg:wgp>
                      <wpg:cNvGrpSpPr/>
                      <wpg:grpSpPr>
                        <a:xfrm>
                          <a:off x="0" y="0"/>
                          <a:ext cx="3230880" cy="2156460"/>
                          <a:chOff x="0" y="0"/>
                          <a:chExt cx="4162425" cy="2643505"/>
                        </a:xfrm>
                      </wpg:grpSpPr>
                      <pic:pic xmlns:pic="http://schemas.openxmlformats.org/drawingml/2006/picture">
                        <pic:nvPicPr>
                          <pic:cNvPr id="20" name="Picture 2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4162425" cy="2324100"/>
                          </a:xfrm>
                          <a:prstGeom prst="rect">
                            <a:avLst/>
                          </a:prstGeom>
                        </pic:spPr>
                      </pic:pic>
                      <wps:wsp>
                        <wps:cNvPr id="25" name="Tekstni okvir 29"/>
                        <wps:cNvSpPr txBox="1"/>
                        <wps:spPr>
                          <a:xfrm>
                            <a:off x="0" y="2385060"/>
                            <a:ext cx="4162425" cy="258445"/>
                          </a:xfrm>
                          <a:prstGeom prst="rect">
                            <a:avLst/>
                          </a:prstGeom>
                          <a:solidFill>
                            <a:prstClr val="white"/>
                          </a:solidFill>
                          <a:ln>
                            <a:noFill/>
                          </a:ln>
                          <a:effectLst/>
                        </wps:spPr>
                        <wps:txbx>
                          <w:txbxContent>
                            <w:p w14:paraId="176B4ED1" w14:textId="77777777" w:rsidR="00685045" w:rsidRPr="00C15948" w:rsidRDefault="00685045" w:rsidP="00685045">
                              <w:pPr>
                                <w:pStyle w:val="Caption"/>
                                <w:rPr>
                                  <w:noProof/>
                                  <w:sz w:val="24"/>
                                  <w:szCs w:val="24"/>
                                </w:rPr>
                              </w:pPr>
                              <w:bookmarkStart w:id="7" w:name="_Toc95084678"/>
                              <w:bookmarkStart w:id="8" w:name="_Toc95155249"/>
                              <w:r w:rsidRPr="00C15948">
                                <w:t xml:space="preserve">Slika </w:t>
                              </w:r>
                              <w:fldSimple w:instr=" SEQ Slika \* ARABIC ">
                                <w:r>
                                  <w:rPr>
                                    <w:noProof/>
                                  </w:rPr>
                                  <w:t>1</w:t>
                                </w:r>
                              </w:fldSimple>
                              <w:r>
                                <w:t>.</w:t>
                              </w:r>
                              <w:r w:rsidRPr="00C15948">
                                <w:t xml:space="preserve"> Konvolucijska neuronska mreža</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6E7AE7" id="Grupa 30" o:spid="_x0000_s1026" style="position:absolute;left:0;text-align:left;margin-left:110.7pt;margin-top:79.6pt;width:254.4pt;height:169.8pt;z-index:251660288;mso-position-horizontal-relative:margin;mso-width-relative:margin;mso-height-relative:margin" coordsize="41624,26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41624;height:23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">
                  <v:imagedata r:id="rId11" o:title=""/>
                  <v:path arrowok="t"/>
                </v:shape>
                <v:shapetype id="_x0000_t202" coordsize="21600,21600" o:spt="202" path="m,l,21600r21600,l21600,xe">
                  <v:stroke joinstyle="miter"/>
                  <v:path gradientshapeok="t" o:connecttype="rect"/>
                </v:shapetype>
                <v:shape id="Tekstni okvir 29" o:spid="_x0000_s1028" type="#_x0000_t202" style="position:absolute;top:23850;width:4162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76B4ED1" w14:textId="77777777" w:rsidR="00685045" w:rsidRPr="00C15948" w:rsidRDefault="00685045" w:rsidP="00685045">
                        <w:pPr>
                          <w:pStyle w:val="Caption"/>
                          <w:rPr>
                            <w:noProof/>
                            <w:sz w:val="24"/>
                            <w:szCs w:val="24"/>
                          </w:rPr>
                        </w:pPr>
                        <w:bookmarkStart w:id="10" w:name="_Toc95084678"/>
                        <w:bookmarkStart w:id="11" w:name="_Toc95155249"/>
                        <w:r w:rsidRPr="00C15948">
                          <w:t xml:space="preserve">Slika </w:t>
                        </w:r>
                        <w:r>
                          <w:fldChar w:fldCharType="begin"/>
                        </w:r>
                        <w:r>
                          <w:instrText xml:space="preserve"> SEQ Slika \* ARABIC </w:instrText>
                        </w:r>
                        <w:r>
                          <w:fldChar w:fldCharType="separate"/>
                        </w:r>
                        <w:r>
                          <w:rPr>
                            <w:noProof/>
                          </w:rPr>
                          <w:t>1</w:t>
                        </w:r>
                        <w:r>
                          <w:fldChar w:fldCharType="end"/>
                        </w:r>
                        <w:r>
                          <w:t>.</w:t>
                        </w:r>
                        <w:r w:rsidRPr="00C15948">
                          <w:t xml:space="preserve"> Konvolucijska neuronska mreža</w:t>
                        </w:r>
                        <w:bookmarkEnd w:id="10"/>
                        <w:bookmarkEnd w:id="11"/>
                      </w:p>
                    </w:txbxContent>
                  </v:textbox>
                </v:shape>
                <w10:wrap type="topAndBottom" anchorx="margin"/>
              </v:group>
            </w:pict>
          </mc:Fallback>
        </mc:AlternateContent>
      </w:r>
      <w:r>
        <w:t xml:space="preserve">Konvolucijske neuronske mreže ili CNN se sastoje od neurona koji se samo-optimiziraju kroz učenje. Svaki neuron prima ulaz i izvodi operaciju. Za razliku od umjetne neuronske mreže, konvolucijske neuronske mreže lakše provode složene operacije potrebne za izračunavanje slikovnih podataka većih dimenzija. </w:t>
      </w:r>
    </w:p>
    <w:p w14:paraId="4B27F53F" w14:textId="77777777" w:rsidR="00685045" w:rsidRDefault="00685045" w:rsidP="00685045">
      <w:r>
        <w:t>Osnova konvolucijskih neuronskih mreža je konvolucijski sloj čijom primjenom se zadržava prostorna struktura ulaznih podataka. Svaki neuron povezan je samo s malim područjem u ulaznoj slici ili u prethodnom sloju. Primjena filtara na određenom dijelu slike rezultira u skalarnoj vrijednosti. Filtar pokriva malo prostorno područje, ali se prostire preko sva tri kanala ulazne slike. Težine filtra i bias mogu se podešavati. Oni zapravo predstavljaju parametre mreže koji se mijenjaju tijekom učenja.</w:t>
      </w:r>
    </w:p>
    <w:p w14:paraId="56F85A1C" w14:textId="77777777" w:rsidR="00685045" w:rsidRDefault="00685045" w:rsidP="00685045">
      <w:r>
        <w:t xml:space="preserve">Primjenom istog filtra na različite pozicije dobiva se aktivacijska mapa što je dvodimenzionalna matrica koja sadrži odziv filtra na pojedinom dijelu ulazne slike. Svi neuroni iste aktivacijske mape imaju zajedničke parametre te je moguće primjeniti više filtara. Time se dobivaju zasebne aktivacijske mape koje se slažu kedna pored druge. </w:t>
      </w:r>
    </w:p>
    <w:p w14:paraId="10A5D76A" w14:textId="77777777" w:rsidR="00685045" w:rsidRDefault="00685045" w:rsidP="00685045">
      <w:pPr>
        <w:jc w:val="center"/>
      </w:pPr>
      <w:r>
        <w:rPr>
          <w:noProof/>
          <w:lang w:val="en-US"/>
        </w:rPr>
        <w:drawing>
          <wp:inline distT="0" distB="0" distL="0" distR="0" wp14:anchorId="6DA919C6" wp14:editId="0B4EA94F">
            <wp:extent cx="2943404" cy="1483915"/>
            <wp:effectExtent l="0" t="0" r="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60003" cy="1492283"/>
                    </a:xfrm>
                    <a:prstGeom prst="rect">
                      <a:avLst/>
                    </a:prstGeom>
                  </pic:spPr>
                </pic:pic>
              </a:graphicData>
            </a:graphic>
          </wp:inline>
        </w:drawing>
      </w:r>
    </w:p>
    <w:p w14:paraId="4545BEEC" w14:textId="77777777" w:rsidR="00685045" w:rsidRDefault="00685045" w:rsidP="00685045">
      <w:r>
        <w:t xml:space="preserve">CNN temelji se na sekvenci slojeva između kojih se nalaze aktivacijske funkcije od kojih je najčešća ReLU funkcija. Sekvencijalnom se prijmenom konvolucijskih filtara gubi prostorna veličina kao što vidimo na slici </w:t>
      </w:r>
      <w:r w:rsidRPr="00221DF2">
        <w:rPr>
          <w:color w:val="FF0000"/>
        </w:rPr>
        <w:t>XXX</w:t>
      </w:r>
      <w:r>
        <w:t xml:space="preserve"> (32 </w:t>
      </w:r>
      <w:r>
        <w:sym w:font="Wingdings" w:char="F0E0"/>
      </w:r>
      <w:r>
        <w:t xml:space="preserve"> 28 </w:t>
      </w:r>
      <w:r>
        <w:sym w:font="Wingdings" w:char="F0E0"/>
      </w:r>
      <w:r>
        <w:t xml:space="preserve"> 24). </w:t>
      </w:r>
    </w:p>
    <w:p w14:paraId="1FBA2D2B" w14:textId="77777777" w:rsidR="00685045" w:rsidRDefault="00685045" w:rsidP="00685045">
      <w:pPr>
        <w:jc w:val="center"/>
      </w:pPr>
      <w:r>
        <w:rPr>
          <w:noProof/>
          <w:lang w:val="en-US"/>
        </w:rPr>
        <w:lastRenderedPageBreak/>
        <w:drawing>
          <wp:inline distT="0" distB="0" distL="0" distR="0" wp14:anchorId="63C1F039" wp14:editId="2229A136">
            <wp:extent cx="3897414" cy="1657862"/>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11888" cy="1664019"/>
                    </a:xfrm>
                    <a:prstGeom prst="rect">
                      <a:avLst/>
                    </a:prstGeom>
                  </pic:spPr>
                </pic:pic>
              </a:graphicData>
            </a:graphic>
          </wp:inline>
        </w:drawing>
      </w:r>
    </w:p>
    <w:p w14:paraId="44637E66" w14:textId="48A76084" w:rsidR="00685045" w:rsidRDefault="00685045" w:rsidP="00685045">
      <w:r w:rsidRPr="002E40E6">
        <w:rPr>
          <w:noProof/>
          <w:lang w:val="en-US"/>
        </w:rPr>
        <mc:AlternateContent>
          <mc:Choice Requires="wpg">
            <w:drawing>
              <wp:anchor distT="0" distB="0" distL="114300" distR="114300" simplePos="0" relativeHeight="251659264" behindDoc="0" locked="0" layoutInCell="1" allowOverlap="1" wp14:anchorId="321A5AAD" wp14:editId="38157252">
                <wp:simplePos x="0" y="0"/>
                <wp:positionH relativeFrom="margin">
                  <wp:posOffset>1545243</wp:posOffset>
                </wp:positionH>
                <wp:positionV relativeFrom="paragraph">
                  <wp:posOffset>708096</wp:posOffset>
                </wp:positionV>
                <wp:extent cx="2339340" cy="1812925"/>
                <wp:effectExtent l="0" t="0" r="3810" b="0"/>
                <wp:wrapTopAndBottom/>
                <wp:docPr id="28" name="Grupa 32"/>
                <wp:cNvGraphicFramePr/>
                <a:graphic xmlns:a="http://schemas.openxmlformats.org/drawingml/2006/main">
                  <a:graphicData uri="http://schemas.microsoft.com/office/word/2010/wordprocessingGroup">
                    <wpg:wgp>
                      <wpg:cNvGrpSpPr/>
                      <wpg:grpSpPr>
                        <a:xfrm>
                          <a:off x="0" y="0"/>
                          <a:ext cx="2339340" cy="1812925"/>
                          <a:chOff x="0" y="0"/>
                          <a:chExt cx="2962275" cy="2315845"/>
                        </a:xfrm>
                      </wpg:grpSpPr>
                      <pic:pic xmlns:pic="http://schemas.openxmlformats.org/drawingml/2006/picture">
                        <pic:nvPicPr>
                          <pic:cNvPr id="29" name="Picture 29" descr="Rectified Linear Units (ReLU) in Deep Learning | Kaggle"/>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2275" cy="2000250"/>
                          </a:xfrm>
                          <a:prstGeom prst="rect">
                            <a:avLst/>
                          </a:prstGeom>
                          <a:noFill/>
                          <a:ln>
                            <a:noFill/>
                          </a:ln>
                        </pic:spPr>
                      </pic:pic>
                      <wps:wsp>
                        <wps:cNvPr id="32" name="Tekstni okvir 31"/>
                        <wps:cNvSpPr txBox="1"/>
                        <wps:spPr>
                          <a:xfrm>
                            <a:off x="0" y="2057400"/>
                            <a:ext cx="2962275" cy="258445"/>
                          </a:xfrm>
                          <a:prstGeom prst="rect">
                            <a:avLst/>
                          </a:prstGeom>
                          <a:solidFill>
                            <a:prstClr val="white"/>
                          </a:solidFill>
                          <a:ln>
                            <a:noFill/>
                          </a:ln>
                          <a:effectLst/>
                        </wps:spPr>
                        <wps:txbx>
                          <w:txbxContent>
                            <w:p w14:paraId="50919162" w14:textId="77777777" w:rsidR="00685045" w:rsidRPr="00C15948" w:rsidRDefault="00685045" w:rsidP="00685045">
                              <w:pPr>
                                <w:pStyle w:val="Caption"/>
                                <w:rPr>
                                  <w:noProof/>
                                  <w:sz w:val="24"/>
                                  <w:szCs w:val="24"/>
                                </w:rPr>
                              </w:pPr>
                              <w:bookmarkStart w:id="9" w:name="_Toc95084679"/>
                              <w:bookmarkStart w:id="10" w:name="_Toc95155250"/>
                              <w:r w:rsidRPr="00C15948">
                                <w:t xml:space="preserve">Slika </w:t>
                              </w:r>
                              <w:fldSimple w:instr=" SEQ Slika \* ARABIC ">
                                <w:r>
                                  <w:rPr>
                                    <w:noProof/>
                                  </w:rPr>
                                  <w:t>2</w:t>
                                </w:r>
                              </w:fldSimple>
                              <w:r>
                                <w:t>.</w:t>
                              </w:r>
                              <w:r w:rsidRPr="00C15948">
                                <w:t xml:space="preserve"> Funkcija ispravljača</w:t>
                              </w:r>
                              <w:bookmarkEnd w:id="9"/>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21A5AAD" id="Grupa 32" o:spid="_x0000_s1029" style="position:absolute;left:0;text-align:left;margin-left:121.65pt;margin-top:55.75pt;width:184.2pt;height:142.75pt;z-index:251659264;mso-position-horizontal-relative:margin;mso-width-relative:margin;mso-height-relative:margin" coordsize="29622,2315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">
                <v:shape id="Picture 29" o:spid="_x0000_s1030" type="#_x0000_t75" alt="Rectified Linear Units (ReLU) in Deep Learning | Kaggle" style="position:absolute;width:29622;height:200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">
                  <v:imagedata r:id="rId15" o:title="Rectified Linear Units (ReLU) in Deep Learning | Kaggle"/>
                  <v:path arrowok="t"/>
                </v:shape>
                <v:shape id="Tekstni okvir 31" o:spid="_x0000_s1031" type="#_x0000_t202" style="position:absolute;top:20574;width:2962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14:paraId="50919162" w14:textId="77777777" w:rsidR="00685045" w:rsidRPr="00C15948" w:rsidRDefault="00685045" w:rsidP="00685045">
                        <w:pPr>
                          <w:pStyle w:val="Caption"/>
                          <w:rPr>
                            <w:noProof/>
                            <w:sz w:val="24"/>
                            <w:szCs w:val="24"/>
                          </w:rPr>
                        </w:pPr>
                        <w:bookmarkStart w:id="14" w:name="_Toc95084679"/>
                        <w:bookmarkStart w:id="15" w:name="_Toc95155250"/>
                        <w:r w:rsidRPr="00C15948">
                          <w:t xml:space="preserve">Slika </w:t>
                        </w:r>
                        <w:r>
                          <w:fldChar w:fldCharType="begin"/>
                        </w:r>
                        <w:r>
                          <w:instrText xml:space="preserve"> SEQ Slika \* ARABIC </w:instrText>
                        </w:r>
                        <w:r>
                          <w:fldChar w:fldCharType="separate"/>
                        </w:r>
                        <w:r>
                          <w:rPr>
                            <w:noProof/>
                          </w:rPr>
                          <w:t>2</w:t>
                        </w:r>
                        <w:r>
                          <w:fldChar w:fldCharType="end"/>
                        </w:r>
                        <w:r>
                          <w:t>.</w:t>
                        </w:r>
                        <w:r w:rsidRPr="00C15948">
                          <w:t xml:space="preserve"> Funkcija ispravljača</w:t>
                        </w:r>
                        <w:bookmarkEnd w:id="14"/>
                        <w:bookmarkEnd w:id="15"/>
                      </w:p>
                    </w:txbxContent>
                  </v:textbox>
                </v:shape>
                <w10:wrap type="topAndBottom" anchorx="margin"/>
              </v:group>
            </w:pict>
          </mc:Fallback>
        </mc:AlternateContent>
      </w:r>
      <w:r>
        <w:t>ReLU (Rectified Linear Unit) je aktivacijska funkcija</w:t>
      </w:r>
      <w:r w:rsidRPr="002E40E6">
        <w:t xml:space="preserve"> ispravljača koja se koristi </w:t>
      </w:r>
      <w:r>
        <w:t>u aktivacijskom sloju CNN-a. ReLU je računalno efikasna i dobro oponaša biološku neuronsku aktivnost.</w:t>
      </w:r>
      <w:r w:rsidR="008C540B">
        <w:t xml:space="preserve"> </w:t>
      </w:r>
    </w:p>
    <w:p w14:paraId="02F26B31" w14:textId="21BF6BFA" w:rsidR="008C540B" w:rsidRDefault="008C540B" w:rsidP="008C540B">
      <w:pPr>
        <w:jc w:val="left"/>
      </w:pPr>
      <w:r>
        <w:t>Sigmoid aktivacijska funkcija ima izlaz u rasponu od 0 do 1 te je među popularnijim za korištenje, no problem nastaje kada je neuron u zasićenju jer tada ima gradijent 0. Tanh aktivacijska funkcija koja je korištena u modelu generatora je slična, no ona je centrirana oko 0. Čak i sa tim centriranjem, postoji problem da nestaje gradijent kada je neuron u zasićenju. Za razliku od njih, ReLU nema problema s nestajanjem gradijenta i računalno je efikasno. Brži je u konvergiranju nego sigmoidna ili tanh funkcija. No problem je što svejedno ima gradijent 0 kada je u negativnom dijelu.</w:t>
      </w:r>
    </w:p>
    <w:p w14:paraId="2906D91F" w14:textId="77777777" w:rsidR="008C540B" w:rsidRPr="009142C7" w:rsidRDefault="008C540B" w:rsidP="008C540B">
      <w:pPr>
        <w:jc w:val="left"/>
      </w:pPr>
      <w:r>
        <w:rPr>
          <w:noProof/>
          <w:lang w:val="en-US"/>
        </w:rPr>
        <w:drawing>
          <wp:inline distT="0" distB="0" distL="0" distR="0" wp14:anchorId="06C43516" wp14:editId="303547AA">
            <wp:extent cx="2190750" cy="1952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90750" cy="1952625"/>
                    </a:xfrm>
                    <a:prstGeom prst="rect">
                      <a:avLst/>
                    </a:prstGeom>
                  </pic:spPr>
                </pic:pic>
              </a:graphicData>
            </a:graphic>
          </wp:inline>
        </w:drawing>
      </w:r>
      <w:r w:rsidRPr="008C540B">
        <w:rPr>
          <w:noProof/>
          <w:lang w:val="en-US"/>
        </w:rPr>
        <w:t xml:space="preserve"> </w:t>
      </w:r>
      <w:r>
        <w:rPr>
          <w:noProof/>
          <w:lang w:val="en-US"/>
        </w:rPr>
        <w:drawing>
          <wp:inline distT="0" distB="0" distL="0" distR="0" wp14:anchorId="070B00DB" wp14:editId="4C2C7899">
            <wp:extent cx="2536166" cy="1863306"/>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8681" cy="1872501"/>
                    </a:xfrm>
                    <a:prstGeom prst="rect">
                      <a:avLst/>
                    </a:prstGeom>
                  </pic:spPr>
                </pic:pic>
              </a:graphicData>
            </a:graphic>
          </wp:inline>
        </w:drawing>
      </w:r>
      <w:r w:rsidRPr="009142C7">
        <w:t xml:space="preserve"> </w:t>
      </w:r>
    </w:p>
    <w:p w14:paraId="582E87EF" w14:textId="77777777" w:rsidR="008C540B" w:rsidRDefault="008C540B" w:rsidP="00685045"/>
    <w:p w14:paraId="37F4D63D" w14:textId="77777777" w:rsidR="00685045" w:rsidRDefault="00685045" w:rsidP="00685045">
      <w:r>
        <w:lastRenderedPageBreak/>
        <w:t xml:space="preserve">Kako bi se reprezentacija slike držala što manjom, uvode se slojevi sažimanja (eng. </w:t>
      </w:r>
      <w:r w:rsidRPr="00221DF2">
        <w:rPr>
          <w:i/>
        </w:rPr>
        <w:t>pooling</w:t>
      </w:r>
      <w:r>
        <w:t xml:space="preserve"> </w:t>
      </w:r>
      <w:r w:rsidRPr="00221DF2">
        <w:rPr>
          <w:i/>
        </w:rPr>
        <w:t>layers</w:t>
      </w:r>
      <w:r>
        <w:t>). Ovaj sloj se primjenjuje na svaku aktivacijsku mapu zasebno i nema parametre koji se određuju postupkom učenja. Ovime se provodi smanjivanje rezolucije pojedine aktivacijske mape.</w:t>
      </w:r>
    </w:p>
    <w:p w14:paraId="46CBAB11" w14:textId="77777777" w:rsidR="00685045" w:rsidRDefault="00685045" w:rsidP="00685045">
      <w:pPr>
        <w:jc w:val="center"/>
      </w:pPr>
      <w:r>
        <w:rPr>
          <w:noProof/>
          <w:lang w:val="en-US"/>
        </w:rPr>
        <w:drawing>
          <wp:inline distT="0" distB="0" distL="0" distR="0" wp14:anchorId="29CF749B" wp14:editId="16B9165C">
            <wp:extent cx="2265826" cy="1889185"/>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70031" cy="1892691"/>
                    </a:xfrm>
                    <a:prstGeom prst="rect">
                      <a:avLst/>
                    </a:prstGeom>
                  </pic:spPr>
                </pic:pic>
              </a:graphicData>
            </a:graphic>
          </wp:inline>
        </w:drawing>
      </w:r>
    </w:p>
    <w:p w14:paraId="32C40D2B" w14:textId="77777777" w:rsidR="00685045" w:rsidRPr="00685045" w:rsidRDefault="00685045" w:rsidP="00685045"/>
    <w:p w14:paraId="4BC0C5EF" w14:textId="7F97BD56" w:rsidR="005E7E54" w:rsidRPr="009142C7" w:rsidRDefault="005E7E54" w:rsidP="0051356D">
      <w:pPr>
        <w:jc w:val="left"/>
      </w:pPr>
      <w:r w:rsidRPr="009142C7">
        <w:t xml:space="preserve">Na kraju postoji </w:t>
      </w:r>
      <w:r w:rsidR="00685045">
        <w:t>izlazni sloj u kojemu se koristi neuron s linearnom aktivacijskom funkcijom.</w:t>
      </w:r>
    </w:p>
    <w:p w14:paraId="3A6544CD" w14:textId="338E6B0F" w:rsidR="00F129FB" w:rsidRPr="009142C7" w:rsidRDefault="00F129FB" w:rsidP="00F129FB">
      <w:pPr>
        <w:pStyle w:val="Heading2"/>
        <w:ind w:left="851" w:hanging="425"/>
      </w:pPr>
      <w:bookmarkStart w:id="11" w:name="_Toc95047590"/>
      <w:r w:rsidRPr="009142C7">
        <w:t>G</w:t>
      </w:r>
      <w:r w:rsidR="005E7E54" w:rsidRPr="009142C7">
        <w:t>enerativna suparnička mreža</w:t>
      </w:r>
      <w:bookmarkEnd w:id="11"/>
    </w:p>
    <w:p w14:paraId="18072C47" w14:textId="70586B32" w:rsidR="009808CD" w:rsidRPr="009142C7" w:rsidRDefault="005E7E54" w:rsidP="00185BA1">
      <w:r w:rsidRPr="009142C7">
        <w:t xml:space="preserve">Generativna suparnička mreža ili GAN (Generatice adversarial network) je obrazac za strojno učenje kojeg su dizanirali Ian Goodfellow i njegovi kolege u lipnju 2014. godine. </w:t>
      </w:r>
      <w:r w:rsidR="00574DEC" w:rsidRPr="009142C7">
        <w:t>GA</w:t>
      </w:r>
      <w:r w:rsidR="00EC7BF0">
        <w:t xml:space="preserve">N se sastoji od dvije </w:t>
      </w:r>
      <w:r w:rsidR="00685045">
        <w:t xml:space="preserve">neuronske </w:t>
      </w:r>
      <w:r w:rsidR="00EC7BF0">
        <w:t>mreže koje</w:t>
      </w:r>
      <w:r w:rsidR="00574DEC" w:rsidRPr="009142C7">
        <w:t xml:space="preserve"> se međusobno natječu u analizi, hvatanju i kopiranju varijacija unutar skupa podataka. Te dvije mreže su diskriminator i generator. Generator uči stvarati lažne podatke uključivanjem povratnih informacija od diskriminatora koji identificira stvarne podatke od lažnih podataka koje stvara generator. Generator uči distribuciju podataka i osposobljen je za povećanje vjerojatnosti da će mreža diskriminatora napraviti pogreške. Diskriminator procjenjuje vjerojatnost da je uzorak koji je dobio iz podataka o obuci, a ne iz generatora. Prema tome, koraci za obuku GAN-a su: definirati problem, odabrati arhitekturu GAN-a, trenirati diskriminator na stvarnim podacima, generirati lažne podatke za generator, trenirati diskriminator na lažnim podacima te generator trenirati sa izlazom diskriminatora</w:t>
      </w:r>
    </w:p>
    <w:p w14:paraId="5D0B4511" w14:textId="0A221C1F" w:rsidR="009808CD" w:rsidRPr="009142C7" w:rsidRDefault="009808CD" w:rsidP="00185BA1">
      <w:r w:rsidRPr="009142C7">
        <w:rPr>
          <w:noProof/>
          <w:lang w:val="en-US"/>
        </w:rPr>
        <w:lastRenderedPageBreak/>
        <w:drawing>
          <wp:inline distT="0" distB="0" distL="0" distR="0" wp14:anchorId="565DDC31" wp14:editId="0067F65F">
            <wp:extent cx="5939790" cy="280098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9790" cy="2800985"/>
                    </a:xfrm>
                    <a:prstGeom prst="rect">
                      <a:avLst/>
                    </a:prstGeom>
                  </pic:spPr>
                </pic:pic>
              </a:graphicData>
            </a:graphic>
          </wp:inline>
        </w:drawing>
      </w:r>
    </w:p>
    <w:p w14:paraId="52F132D2" w14:textId="773C4160" w:rsidR="009808CD" w:rsidRPr="009142C7" w:rsidRDefault="009808CD" w:rsidP="00185BA1"/>
    <w:p w14:paraId="518C2B8E" w14:textId="05A8A418" w:rsidR="005C74C2" w:rsidRDefault="005C74C2">
      <w:pPr>
        <w:spacing w:line="259" w:lineRule="auto"/>
        <w:jc w:val="left"/>
      </w:pPr>
      <w:r>
        <w:br w:type="page"/>
      </w:r>
    </w:p>
    <w:p w14:paraId="4676C7FB" w14:textId="662A68B4" w:rsidR="00AB0252" w:rsidRPr="009142C7" w:rsidRDefault="00AB0252" w:rsidP="00AB0252">
      <w:pPr>
        <w:pStyle w:val="Heading1"/>
      </w:pPr>
      <w:bookmarkStart w:id="12" w:name="_Toc95047591"/>
      <w:r w:rsidRPr="009142C7">
        <w:lastRenderedPageBreak/>
        <w:t>KORIŠTENE TEHNOLOGIJE I ALATI</w:t>
      </w:r>
      <w:bookmarkEnd w:id="12"/>
    </w:p>
    <w:p w14:paraId="07EB498B" w14:textId="3A337EAB" w:rsidR="00AB0252" w:rsidRPr="009142C7" w:rsidRDefault="00574DEC" w:rsidP="00D818F1">
      <w:pPr>
        <w:pStyle w:val="Heading2"/>
        <w:ind w:left="851"/>
      </w:pPr>
      <w:bookmarkStart w:id="13" w:name="_Toc95047592"/>
      <w:r w:rsidRPr="009142C7">
        <w:t>Skup</w:t>
      </w:r>
      <w:r w:rsidR="00AB0252" w:rsidRPr="009142C7">
        <w:t xml:space="preserve"> podataka</w:t>
      </w:r>
      <w:bookmarkEnd w:id="13"/>
    </w:p>
    <w:p w14:paraId="6B7D7EE6" w14:textId="3E2B38E4" w:rsidR="00171003" w:rsidRPr="009142C7" w:rsidRDefault="00EC7BF0" w:rsidP="00171003">
      <w:r>
        <w:t>Skup podataka</w:t>
      </w:r>
      <w:r w:rsidR="00171003" w:rsidRPr="009142C7">
        <w:t xml:space="preserve"> preuzet </w:t>
      </w:r>
      <w:r>
        <w:t xml:space="preserve">je </w:t>
      </w:r>
      <w:r w:rsidR="00171003" w:rsidRPr="009142C7">
        <w:t xml:space="preserve">sa Kaggle stranice koja omogućuje korisnicima da pronađu i objavljuju skupove podataka, istražuju i grade modele u okruženju podatkovne znanosti temeljenom na webu. </w:t>
      </w:r>
      <w:r>
        <w:t xml:space="preserve">Skup podataka </w:t>
      </w:r>
      <w:r w:rsidR="00171003" w:rsidRPr="009142C7">
        <w:t>sastoji</w:t>
      </w:r>
      <w:r>
        <w:t xml:space="preserve"> se</w:t>
      </w:r>
      <w:r w:rsidR="00171003" w:rsidRPr="009142C7">
        <w:t xml:space="preserve"> od preko sedam tisuća krajolika u boji i njihovih kopija bez boje.</w:t>
      </w:r>
    </w:p>
    <w:p w14:paraId="0B87C4A0" w14:textId="22CBE779" w:rsidR="00F26326" w:rsidRPr="009142C7" w:rsidRDefault="00F26326" w:rsidP="00F26326">
      <w:pPr>
        <w:pStyle w:val="Heading2"/>
        <w:ind w:left="851"/>
      </w:pPr>
      <w:bookmarkStart w:id="14" w:name="_Toc95047593"/>
      <w:r w:rsidRPr="009142C7">
        <w:t>Python</w:t>
      </w:r>
      <w:bookmarkEnd w:id="14"/>
    </w:p>
    <w:p w14:paraId="037BCD06" w14:textId="062403C7" w:rsidR="00171003" w:rsidRPr="009142C7" w:rsidRDefault="00171003" w:rsidP="00171003">
      <w:r w:rsidRPr="009142C7">
        <w:t>Korišteni programski jezik je Python, jedan od najpopularnijih programskih jezika. Python je interpretirani programski jezik opće namjene visoke razine čiji je cilj pomoći programerima da napišu jasan, logičan kod za projekte bilo koje veličine. Glavna stavka ovog programskog jezika je jednostavnost i čitljivost koda uz korištenje značajnog uvlačenja.</w:t>
      </w:r>
    </w:p>
    <w:p w14:paraId="03FF9E3B" w14:textId="5982634E" w:rsidR="00AB0252" w:rsidRPr="009142C7" w:rsidRDefault="00574DEC" w:rsidP="00574DEC">
      <w:pPr>
        <w:pStyle w:val="Heading2"/>
        <w:ind w:left="851"/>
      </w:pPr>
      <w:bookmarkStart w:id="15" w:name="_Toc95047594"/>
      <w:r w:rsidRPr="009142C7">
        <w:t>Google Colab</w:t>
      </w:r>
      <w:bookmarkEnd w:id="15"/>
    </w:p>
    <w:p w14:paraId="2067C694" w14:textId="257C603A" w:rsidR="00B56B8E" w:rsidRPr="00B86C00" w:rsidRDefault="00A33F2D" w:rsidP="00B56B8E">
      <w:r w:rsidRPr="009142C7">
        <w:t>Google Colaboratory je besplatno Jupyter okruženje koje koristi Python programerski jezik. Projekt Jupyter je  projekt i zajednica čiji je cilj "razviti softver otvorenog koda, otvorene standarde i usluge za interaktivno računanje u desecima programskih jezika". Colab svakome omogućuje pisanje i izvršavanje proizvoljnog python koda putem preglednika, a posebno je prikladan za strojno učenje, analizu podataka i obrazovanje. Tehnički gledano, Colab je temeljen na Jupyter usluzi prijenosnih računala koja ne zahtijeva postavljanje za korištenje, a pruža besplatan pristup računalnim resursima uključujući GPU-ove. Ovo je odlično rješenje ako korisnik nema dovoljno dobro sklopovlje za duboko učenje. Colab ne zahtjeva dodatno preuzimanje, instaliranje ili pokretanje bilo čega drugoga jer Google Colab</w:t>
      </w:r>
      <w:r w:rsidR="00B2379A" w:rsidRPr="009142C7">
        <w:t xml:space="preserve"> ima to sve ugrađeno samo se treba pozvati biblioteka.</w:t>
      </w:r>
      <w:r w:rsidR="00B56B8E" w:rsidRPr="00B56B8E">
        <w:t xml:space="preserve"> </w:t>
      </w:r>
      <w:r w:rsidR="00B56B8E" w:rsidRPr="00B86C00">
        <w:t>Potrebni podaci se mogu uvesti sa Google Drive</w:t>
      </w:r>
      <w:r w:rsidR="00B56B8E">
        <w:t>-</w:t>
      </w:r>
      <w:r w:rsidR="00B56B8E" w:rsidRPr="00B86C00">
        <w:t>a, Github</w:t>
      </w:r>
      <w:r w:rsidR="00B56B8E">
        <w:t>-</w:t>
      </w:r>
      <w:r w:rsidR="00B56B8E" w:rsidRPr="00B86C00">
        <w:t>a i drugih omogućenih izvora. Skup podataka koji se sastoji od slika se može uvesti, istrenirati i evaluirati na Googleovim serverima na oblaku koristeći njihove grafičke procesorske jedinice pa tako izrada modela više nije ograničena.</w:t>
      </w:r>
    </w:p>
    <w:p w14:paraId="4839E38C" w14:textId="77777777" w:rsidR="00B56B8E" w:rsidRPr="00B86C00" w:rsidRDefault="00B56B8E" w:rsidP="00B56B8E">
      <w:r w:rsidRPr="00B86C00">
        <w:t xml:space="preserve">Google Colab posjeduje mogućnost korištenja </w:t>
      </w:r>
      <w:r>
        <w:t xml:space="preserve">raznih Pzthon biblioteka, </w:t>
      </w:r>
      <w:r w:rsidRPr="00B86C00">
        <w:t>Kerasa i Tensorflow-a bez potrebe instaliranja, uz dostupnost, laku implementaciju i Google-ove GPU-ove kako bi se ubrzalo treniranje modela, Google Colab se pokazao kao idelno rješenje pravljenja modela strojnog učenja.</w:t>
      </w:r>
    </w:p>
    <w:p w14:paraId="7A289195" w14:textId="71AAB4E2" w:rsidR="00F26326" w:rsidRDefault="00F26326" w:rsidP="00A33F2D"/>
    <w:p w14:paraId="269FA69E" w14:textId="56B5BBD8" w:rsidR="00C31CE3" w:rsidRDefault="00B56B8E" w:rsidP="005C74C2">
      <w:pPr>
        <w:pStyle w:val="Heading2"/>
        <w:ind w:left="851"/>
      </w:pPr>
      <w:r>
        <w:lastRenderedPageBreak/>
        <w:t>Keras</w:t>
      </w:r>
    </w:p>
    <w:p w14:paraId="14F42A9C" w14:textId="22B6C1AE" w:rsidR="00B56B8E" w:rsidRPr="00B56B8E" w:rsidRDefault="00B56B8E" w:rsidP="00B56B8E">
      <w:r w:rsidRPr="00B86C00">
        <w:t>Keras je najčešće korišteni okvir za duboko učenje. Izgrađen na vrhu TensorFlowa 2, Keras je okvir koji je jak u industriji koji se može proširiti na velike skupine GPU-a. Keras sadrži brojne implementacije najčešće korištenih stavki neuronske mreže kao što su slojevi, ciljevi, aktivacijske funkcije, optimizatori i niz alata koji olakšavaju rad sa slikovnim i tekstualnim podacima kako bi se pojednostavilo kodiranje potrebno za pisanje koda duboke neuronske mreže. Uz standardne neuronske mreže, Keras ima podršku za konvolucijske neuronske mreže. Podržava i druge uobičajene slojeve kao što su izbacivanje, normalizacija serije i sažimanje</w:t>
      </w:r>
      <w:r>
        <w:t>.</w:t>
      </w:r>
    </w:p>
    <w:p w14:paraId="5739CF81" w14:textId="4FD989A9" w:rsidR="00B56B8E" w:rsidRPr="009142C7" w:rsidRDefault="00B56B8E" w:rsidP="00B56B8E">
      <w:pPr>
        <w:pStyle w:val="Heading2"/>
        <w:ind w:left="851"/>
      </w:pPr>
      <w:r>
        <w:t>TensorFlow</w:t>
      </w:r>
    </w:p>
    <w:p w14:paraId="1F41DB64" w14:textId="34522AC2" w:rsidR="00B56B8E" w:rsidRPr="00B56B8E" w:rsidRDefault="00B56B8E" w:rsidP="00B56B8E">
      <w:r w:rsidRPr="00B56B8E">
        <w:t>TensorFlow je besplatna softverska knjižnica otvorenog koda za strojno učenje i umjetnu inteligenciju. Može se koristiti u nizu zadataka, ali ima poseban fokus na obučavanju i zaključivanju dubokih neuronskih mreža.</w:t>
      </w:r>
      <w:r>
        <w:t xml:space="preserve"> TensorFlow ima fleksibilnu arhitekturu koja omogućuje jednostavnu implementaciju na različitim platformama (CPU, GPU, TPU) kao i stolnim računalima, mobitelima i sl.</w:t>
      </w:r>
      <w:r w:rsidR="0012763B">
        <w:t xml:space="preserve"> </w:t>
      </w:r>
      <w:r w:rsidRPr="00B56B8E">
        <w:t>TensorFlow se može izvoditi na više CPU-a i GPU-ova.</w:t>
      </w:r>
      <w:r>
        <w:t xml:space="preserve"> iZgradnja i učenje mreže zasniva se na „dataflow graphs“ tj. grafovi protoka podataka. U ovim grafovima, čvorovi predstavljaju jedinice računanja, a rubovi </w:t>
      </w:r>
      <w:r w:rsidR="0012763B">
        <w:t xml:space="preserve">podatke koji su potrošeni ili proizvedeni izračunima. </w:t>
      </w:r>
      <w:r w:rsidRPr="00B56B8E">
        <w:t>Naziv TensorFlow potječe od operacija koje takve neuronske mreže izvode na višedimenzionalnim nizovima podataka, koji se nazivaju tenzorima.</w:t>
      </w:r>
    </w:p>
    <w:p w14:paraId="512DCDDC" w14:textId="4C2CEF87" w:rsidR="005C74C2" w:rsidRDefault="005C74C2">
      <w:pPr>
        <w:spacing w:line="259" w:lineRule="auto"/>
        <w:jc w:val="left"/>
      </w:pPr>
      <w:r>
        <w:br w:type="page"/>
      </w:r>
    </w:p>
    <w:p w14:paraId="060F5F43" w14:textId="79F36711" w:rsidR="00BA479C" w:rsidRPr="009142C7" w:rsidRDefault="00A26A1A" w:rsidP="00BA479C">
      <w:pPr>
        <w:pStyle w:val="Heading1"/>
      </w:pPr>
      <w:bookmarkStart w:id="16" w:name="_Toc95047596"/>
      <w:r w:rsidRPr="009142C7">
        <w:lastRenderedPageBreak/>
        <w:t xml:space="preserve">PROGRAMSKO </w:t>
      </w:r>
      <w:r w:rsidR="00A35DF3" w:rsidRPr="009142C7">
        <w:t>RJEŠENJE</w:t>
      </w:r>
      <w:bookmarkEnd w:id="16"/>
    </w:p>
    <w:p w14:paraId="69937E69" w14:textId="45BBFE29" w:rsidR="00A26A1A" w:rsidRPr="009142C7" w:rsidRDefault="00574DEC" w:rsidP="00F26326">
      <w:pPr>
        <w:pStyle w:val="Heading2"/>
        <w:ind w:left="851"/>
      </w:pPr>
      <w:bookmarkStart w:id="17" w:name="_Toc95047597"/>
      <w:r w:rsidRPr="009142C7">
        <w:t>Konvolucijska neuronska mreža</w:t>
      </w:r>
      <w:bookmarkEnd w:id="17"/>
    </w:p>
    <w:p w14:paraId="581237B2" w14:textId="43DF16E7" w:rsidR="0024012C" w:rsidRPr="009142C7" w:rsidRDefault="0024012C" w:rsidP="0024012C">
      <w:r w:rsidRPr="009142C7">
        <w:t xml:space="preserve">Funkcija </w:t>
      </w:r>
      <w:r w:rsidRPr="009142C7">
        <w:rPr>
          <w:i/>
        </w:rPr>
        <w:t>read_images</w:t>
      </w:r>
      <w:r w:rsidRPr="009142C7">
        <w:t xml:space="preserve"> učitava sve slike sa </w:t>
      </w:r>
      <w:r w:rsidR="00BA479C" w:rsidRPr="009142C7">
        <w:t>zadanog direktorija te ih postavlja sve u jednu listu.</w:t>
      </w:r>
      <w:r w:rsidRPr="009142C7">
        <w:t xml:space="preserve"> </w:t>
      </w:r>
    </w:p>
    <w:p w14:paraId="2B7A890C" w14:textId="40C695A5" w:rsidR="0024012C" w:rsidRPr="009142C7" w:rsidRDefault="0024012C" w:rsidP="00BA479C">
      <w:pPr>
        <w:jc w:val="center"/>
      </w:pPr>
      <w:r w:rsidRPr="009142C7">
        <w:rPr>
          <w:noProof/>
          <w:lang w:val="en-US"/>
        </w:rPr>
        <w:drawing>
          <wp:inline distT="0" distB="0" distL="0" distR="0" wp14:anchorId="38B90099" wp14:editId="4A41F63E">
            <wp:extent cx="3143250" cy="18546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0853" cy="1859091"/>
                    </a:xfrm>
                    <a:prstGeom prst="rect">
                      <a:avLst/>
                    </a:prstGeom>
                  </pic:spPr>
                </pic:pic>
              </a:graphicData>
            </a:graphic>
          </wp:inline>
        </w:drawing>
      </w:r>
    </w:p>
    <w:p w14:paraId="1D67A9FE" w14:textId="0D5ED10F" w:rsidR="00BA479C" w:rsidRPr="009142C7" w:rsidRDefault="00BA479C" w:rsidP="00BA479C">
      <w:pPr>
        <w:jc w:val="left"/>
      </w:pPr>
      <w:r w:rsidRPr="009142C7">
        <w:t>Za obradu slike potrebne su nam funkcije koje pretvraju slike iz RGB prostor boja u Lab prostor boja i obrnuto.</w:t>
      </w:r>
    </w:p>
    <w:p w14:paraId="5DC92F44" w14:textId="707250CB" w:rsidR="0024012C" w:rsidRPr="009142C7" w:rsidRDefault="0024012C" w:rsidP="00BA479C">
      <w:pPr>
        <w:jc w:val="center"/>
      </w:pPr>
      <w:r w:rsidRPr="009142C7">
        <w:rPr>
          <w:noProof/>
          <w:lang w:val="en-US"/>
        </w:rPr>
        <w:drawing>
          <wp:inline distT="0" distB="0" distL="0" distR="0" wp14:anchorId="014C0A2D" wp14:editId="536EACAD">
            <wp:extent cx="3524250" cy="236917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0837" cy="2373601"/>
                    </a:xfrm>
                    <a:prstGeom prst="rect">
                      <a:avLst/>
                    </a:prstGeom>
                  </pic:spPr>
                </pic:pic>
              </a:graphicData>
            </a:graphic>
          </wp:inline>
        </w:drawing>
      </w:r>
    </w:p>
    <w:p w14:paraId="6C927C65" w14:textId="5CCC3F70" w:rsidR="00BA479C" w:rsidRPr="009142C7" w:rsidRDefault="00A8202E" w:rsidP="00BA479C">
      <w:pPr>
        <w:jc w:val="left"/>
      </w:pPr>
      <w:r>
        <w:t>Lab prostor boja</w:t>
      </w:r>
      <w:r w:rsidR="00BA479C" w:rsidRPr="009142C7">
        <w:t xml:space="preserve"> sastoji </w:t>
      </w:r>
      <w:r>
        <w:t xml:space="preserve">se </w:t>
      </w:r>
      <w:r w:rsidR="00BA479C" w:rsidRPr="009142C7">
        <w:t>od tri kanala od kojih je L kanal crno-bijela slika dok kanali a i b predstavljaju kanale boja stoga nam je potrebno odvojiti crno-bijele slike</w:t>
      </w:r>
      <w:r w:rsidR="007C7FD9" w:rsidRPr="009142C7">
        <w:t xml:space="preserve"> od boja</w:t>
      </w:r>
      <w:r w:rsidR="00BA479C" w:rsidRPr="009142C7">
        <w:t xml:space="preserve"> za potrebe treninga </w:t>
      </w:r>
      <w:r w:rsidR="007C7FD9" w:rsidRPr="009142C7">
        <w:t>mreže.</w:t>
      </w:r>
    </w:p>
    <w:p w14:paraId="053021D4" w14:textId="5EDDA315" w:rsidR="0024012C" w:rsidRPr="009142C7" w:rsidRDefault="0024012C" w:rsidP="00BA479C">
      <w:pPr>
        <w:jc w:val="center"/>
      </w:pPr>
      <w:r w:rsidRPr="009142C7">
        <w:rPr>
          <w:noProof/>
          <w:lang w:val="en-US"/>
        </w:rPr>
        <w:lastRenderedPageBreak/>
        <w:drawing>
          <wp:inline distT="0" distB="0" distL="0" distR="0" wp14:anchorId="0033FE0A" wp14:editId="6EBBFE60">
            <wp:extent cx="4962525" cy="1973254"/>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74281" cy="1977929"/>
                    </a:xfrm>
                    <a:prstGeom prst="rect">
                      <a:avLst/>
                    </a:prstGeom>
                  </pic:spPr>
                </pic:pic>
              </a:graphicData>
            </a:graphic>
          </wp:inline>
        </w:drawing>
      </w:r>
    </w:p>
    <w:p w14:paraId="77C64347" w14:textId="0D5B3157" w:rsidR="007C7FD9" w:rsidRPr="009142C7" w:rsidRDefault="007C7FD9" w:rsidP="007C7FD9">
      <w:pPr>
        <w:jc w:val="left"/>
      </w:pPr>
      <w:r w:rsidRPr="009142C7">
        <w:t xml:space="preserve">Funkcija </w:t>
      </w:r>
      <w:r w:rsidRPr="009142C7">
        <w:rPr>
          <w:i/>
        </w:rPr>
        <w:t>create_train_data</w:t>
      </w:r>
      <w:r w:rsidRPr="009142C7">
        <w:t xml:space="preserve"> je funkcija koja uzima prethodne </w:t>
      </w:r>
      <w:r w:rsidR="00C21DF6" w:rsidRPr="009142C7">
        <w:t>odvojene kanale Lab spektra te ih postavlja unutar dvije odvojene varijable.</w:t>
      </w:r>
      <w:r w:rsidR="00A8202E">
        <w:t xml:space="preserve"> Ova ista funkcija </w:t>
      </w:r>
      <w:r w:rsidR="00C21DF6" w:rsidRPr="009142C7">
        <w:t xml:space="preserve">može </w:t>
      </w:r>
      <w:r w:rsidR="00A8202E">
        <w:t xml:space="preserve">se </w:t>
      </w:r>
      <w:r w:rsidR="00C21DF6" w:rsidRPr="009142C7">
        <w:t>koristiti za podatke za trening i testiranje.</w:t>
      </w:r>
    </w:p>
    <w:p w14:paraId="63CEB26A" w14:textId="305110EA" w:rsidR="0024012C" w:rsidRPr="009142C7" w:rsidRDefault="0024012C" w:rsidP="007C7FD9">
      <w:pPr>
        <w:jc w:val="center"/>
      </w:pPr>
      <w:r w:rsidRPr="009142C7">
        <w:rPr>
          <w:noProof/>
          <w:lang w:val="en-US"/>
        </w:rPr>
        <w:drawing>
          <wp:inline distT="0" distB="0" distL="0" distR="0" wp14:anchorId="6ACE5357" wp14:editId="47BBDF70">
            <wp:extent cx="4867275" cy="278257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73577" cy="2786181"/>
                    </a:xfrm>
                    <a:prstGeom prst="rect">
                      <a:avLst/>
                    </a:prstGeom>
                  </pic:spPr>
                </pic:pic>
              </a:graphicData>
            </a:graphic>
          </wp:inline>
        </w:drawing>
      </w:r>
    </w:p>
    <w:p w14:paraId="0AF60838" w14:textId="0BEE606A" w:rsidR="0024012C" w:rsidRPr="009142C7" w:rsidRDefault="00D80B6C" w:rsidP="0024012C">
      <w:r w:rsidRPr="009142C7">
        <w:t>Pro</w:t>
      </w:r>
      <w:r w:rsidR="00A8202E">
        <w:t>vjera ulaznog oblika podataka</w:t>
      </w:r>
      <w:r w:rsidRPr="009142C7">
        <w:t xml:space="preserve"> provjerava </w:t>
      </w:r>
      <w:r w:rsidR="00A8202E">
        <w:t xml:space="preserve">se </w:t>
      </w:r>
      <w:r w:rsidRPr="009142C7">
        <w:t xml:space="preserve">uz funkciju image_data_format() gdje provjeravamo idu li kanali prvi ili zadnji. Po tome pravimo ulazni oblik koji </w:t>
      </w:r>
      <w:r w:rsidR="00A8202E">
        <w:t xml:space="preserve">se daje </w:t>
      </w:r>
      <w:r w:rsidRPr="009142C7">
        <w:t>u pravljenje modela dubokog učenja.</w:t>
      </w:r>
    </w:p>
    <w:p w14:paraId="3CFB901D" w14:textId="75309039" w:rsidR="0024012C" w:rsidRPr="009142C7" w:rsidRDefault="0024012C" w:rsidP="0024012C">
      <w:r w:rsidRPr="009142C7">
        <w:rPr>
          <w:noProof/>
          <w:lang w:val="en-US"/>
        </w:rPr>
        <w:drawing>
          <wp:inline distT="0" distB="0" distL="0" distR="0" wp14:anchorId="22A504B1" wp14:editId="2FB1B499">
            <wp:extent cx="5895975" cy="15621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895975" cy="1562100"/>
                    </a:xfrm>
                    <a:prstGeom prst="rect">
                      <a:avLst/>
                    </a:prstGeom>
                  </pic:spPr>
                </pic:pic>
              </a:graphicData>
            </a:graphic>
          </wp:inline>
        </w:drawing>
      </w:r>
    </w:p>
    <w:p w14:paraId="6319D729" w14:textId="78E3DBD2" w:rsidR="00D80B6C" w:rsidRPr="009142C7" w:rsidRDefault="00D80B6C" w:rsidP="0024012C">
      <w:r w:rsidRPr="009142C7">
        <w:lastRenderedPageBreak/>
        <w:t xml:space="preserve">Sekvencijski model </w:t>
      </w:r>
      <w:r w:rsidR="0077184D" w:rsidRPr="009142C7">
        <w:t xml:space="preserve">prikladan </w:t>
      </w:r>
      <w:r w:rsidR="00A8202E">
        <w:t xml:space="preserve">je </w:t>
      </w:r>
      <w:r w:rsidR="0077184D" w:rsidRPr="009142C7">
        <w:t xml:space="preserve">za običan snop slojeva gdje svaki sloj ima točno jedan ulazni tenzor i jedan izlazni tenzor. U prvom konvolucijskom sloju učimo 16 filtara te se nakon toga u sloju maksimalnog </w:t>
      </w:r>
      <w:r w:rsidR="0012763B">
        <w:t>sažimanja</w:t>
      </w:r>
      <w:r w:rsidR="0077184D" w:rsidRPr="009142C7">
        <w:t xml:space="preserve"> događa</w:t>
      </w:r>
      <w:r w:rsidR="0012763B">
        <w:t xml:space="preserve"> se</w:t>
      </w:r>
      <w:r w:rsidR="0077184D" w:rsidRPr="009142C7">
        <w:t xml:space="preserve"> smanjenje prostornih dimenzija izlaznog volumena. </w:t>
      </w:r>
      <w:r w:rsidR="00A8202E">
        <w:t>S ovim</w:t>
      </w:r>
      <w:r w:rsidR="0077184D" w:rsidRPr="009142C7">
        <w:t xml:space="preserve"> ponavljanjem, iako stavimo više filtara u konvolucijskim slojevima, naš izlazni prostorni volumen se smanjuje dok se broj naučenih filtara povećava. </w:t>
      </w:r>
    </w:p>
    <w:p w14:paraId="684F911E" w14:textId="77376073" w:rsidR="009351B4" w:rsidRPr="009142C7" w:rsidRDefault="009351B4" w:rsidP="0024012C">
      <w:r w:rsidRPr="0012763B">
        <w:rPr>
          <w:color w:val="FF0000"/>
        </w:rPr>
        <w:t xml:space="preserve">Skupna normalizacija ili </w:t>
      </w:r>
      <w:r w:rsidRPr="0012763B">
        <w:rPr>
          <w:i/>
          <w:color w:val="FF0000"/>
        </w:rPr>
        <w:t>BatchNormalization()</w:t>
      </w:r>
      <w:r w:rsidR="00EC7BF0" w:rsidRPr="0012763B">
        <w:rPr>
          <w:i/>
          <w:color w:val="FF0000"/>
        </w:rPr>
        <w:t xml:space="preserve"> </w:t>
      </w:r>
      <w:r w:rsidR="00EC7BF0">
        <w:t xml:space="preserve">je </w:t>
      </w:r>
      <w:r w:rsidRPr="009142C7">
        <w:t>funkcija koja standardizira ulaz u sloju neuronske mreže dubokog učenja. Jednom implementirana, skupna normalizacija ima učinak dramatičnog ubrzanja procesa treninga neuronske mreže, a</w:t>
      </w:r>
      <w:r w:rsidR="00EC7BF0">
        <w:t xml:space="preserve"> </w:t>
      </w:r>
      <w:r w:rsidRPr="009142C7">
        <w:t>u nekim slučajevima poboljšava performanse modela putem umjerenog učinka regularizacije. Sloj će transformirati ulaze tako da budu standardizirani, što znači da će imati srednju vrijednost od nule i standardnu ​​devijaciju od jedan. Tijekom treninga, sloj će pratiti statistiku za svaku ulaznu varijablu i koristiti je za standardizaciju podataka.</w:t>
      </w:r>
    </w:p>
    <w:p w14:paraId="4BC66138" w14:textId="0D4E13E5" w:rsidR="0012763B" w:rsidRDefault="00D9641E" w:rsidP="0012763B">
      <w:r w:rsidRPr="009142C7">
        <w:t xml:space="preserve">Funkcija </w:t>
      </w:r>
      <w:r w:rsidRPr="009142C7">
        <w:rPr>
          <w:i/>
        </w:rPr>
        <w:t>Flatten()</w:t>
      </w:r>
      <w:r w:rsidRPr="009142C7">
        <w:t xml:space="preserve"> koristi se za dobivanje kopije danog niza sažete u jednu dimenziju.</w:t>
      </w:r>
      <w:r w:rsidR="00DF2B68" w:rsidRPr="009142C7">
        <w:t xml:space="preserve"> Gusti sloj </w:t>
      </w:r>
      <w:r w:rsidR="009351B4" w:rsidRPr="009142C7">
        <w:t xml:space="preserve">ili </w:t>
      </w:r>
      <w:r w:rsidR="009351B4" w:rsidRPr="009142C7">
        <w:rPr>
          <w:i/>
        </w:rPr>
        <w:t xml:space="preserve">Dense layer </w:t>
      </w:r>
      <w:r w:rsidR="00DF2B68" w:rsidRPr="009142C7">
        <w:t>je sloj koji je duboko poveza</w:t>
      </w:r>
      <w:r w:rsidR="0012763B">
        <w:t>n sa svojim prethodnim slojem tj. n</w:t>
      </w:r>
      <w:r w:rsidR="0012763B" w:rsidRPr="009142C7">
        <w:t xml:space="preserve">euron gustog sloja </w:t>
      </w:r>
      <w:r w:rsidR="0012763B">
        <w:t>prima izlaz</w:t>
      </w:r>
      <w:r w:rsidR="0012763B" w:rsidRPr="009142C7">
        <w:t xml:space="preserve"> svakog neuron</w:t>
      </w:r>
      <w:r w:rsidR="0012763B">
        <w:t xml:space="preserve">a </w:t>
      </w:r>
      <w:r w:rsidR="0012763B" w:rsidRPr="009142C7">
        <w:t>prethodnog sloja</w:t>
      </w:r>
      <w:r w:rsidR="0012763B">
        <w:t xml:space="preserve">. </w:t>
      </w:r>
      <w:r w:rsidR="00DF2B68" w:rsidRPr="009142C7">
        <w:t xml:space="preserve">Ovaj sloj je najčešće korišten sloj u mrežama. </w:t>
      </w:r>
    </w:p>
    <w:p w14:paraId="1E8019B3" w14:textId="77777777" w:rsidR="0012763B" w:rsidRDefault="0012763B" w:rsidP="0012763B">
      <w:pPr>
        <w:rPr>
          <w:szCs w:val="24"/>
        </w:rPr>
      </w:pPr>
      <w:r w:rsidRPr="002E40E6">
        <w:rPr>
          <w:i/>
          <w:szCs w:val="24"/>
        </w:rPr>
        <w:t xml:space="preserve">Dropout </w:t>
      </w:r>
      <w:r>
        <w:rPr>
          <w:szCs w:val="24"/>
        </w:rPr>
        <w:t>sloj nasumično izbacuje neurone tijekom treniranja kako bi se smanjila mogućnost prekomjernog prilagođavanja trening podatcima.</w:t>
      </w:r>
    </w:p>
    <w:p w14:paraId="14C8D382" w14:textId="7B15E1D8" w:rsidR="0012763B" w:rsidRDefault="0012763B" w:rsidP="0012763B">
      <w:pPr>
        <w:rPr>
          <w:szCs w:val="24"/>
        </w:rPr>
      </w:pPr>
      <w:r>
        <w:rPr>
          <w:szCs w:val="24"/>
        </w:rPr>
        <w:t>Izlazni sloj je</w:t>
      </w:r>
      <w:r w:rsidRPr="0012763B">
        <w:rPr>
          <w:color w:val="FF0000"/>
          <w:szCs w:val="24"/>
        </w:rPr>
        <w:t xml:space="preserve"> </w:t>
      </w:r>
      <w:r w:rsidR="001D339F">
        <w:rPr>
          <w:color w:val="FF0000"/>
          <w:szCs w:val="24"/>
        </w:rPr>
        <w:t>linearna funkcija.</w:t>
      </w:r>
    </w:p>
    <w:p w14:paraId="4C7E6272" w14:textId="17182825" w:rsidR="0024012C" w:rsidRPr="009142C7" w:rsidRDefault="0024012C" w:rsidP="0049209E">
      <w:pPr>
        <w:jc w:val="center"/>
      </w:pPr>
      <w:bookmarkStart w:id="18" w:name="_GoBack"/>
      <w:r w:rsidRPr="009142C7">
        <w:rPr>
          <w:noProof/>
          <w:lang w:val="en-US"/>
        </w:rPr>
        <w:drawing>
          <wp:inline distT="0" distB="0" distL="0" distR="0" wp14:anchorId="41AED7AB" wp14:editId="6EF5166D">
            <wp:extent cx="4277802" cy="2767109"/>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86325" cy="2772622"/>
                    </a:xfrm>
                    <a:prstGeom prst="rect">
                      <a:avLst/>
                    </a:prstGeom>
                  </pic:spPr>
                </pic:pic>
              </a:graphicData>
            </a:graphic>
          </wp:inline>
        </w:drawing>
      </w:r>
      <w:bookmarkEnd w:id="18"/>
    </w:p>
    <w:p w14:paraId="4523C212" w14:textId="63F92496" w:rsidR="00DF2B68" w:rsidRPr="009142C7" w:rsidRDefault="00DF2B68" w:rsidP="00DF2B68">
      <w:pPr>
        <w:jc w:val="left"/>
      </w:pPr>
      <w:r w:rsidRPr="009142C7">
        <w:t>Nakon što smo završili s postavljanjem modela, potrebno ga je kompajlirati što znači definiranje funkcije gubitka, optimizatora i m</w:t>
      </w:r>
      <w:r w:rsidR="00847FD9" w:rsidRPr="009142C7">
        <w:t>e</w:t>
      </w:r>
      <w:r w:rsidRPr="009142C7">
        <w:t xml:space="preserve">triku. </w:t>
      </w:r>
    </w:p>
    <w:p w14:paraId="2F35DA6C" w14:textId="7A846DDF" w:rsidR="0024012C" w:rsidRPr="009142C7" w:rsidRDefault="0024012C" w:rsidP="00DF2B68">
      <w:pPr>
        <w:jc w:val="center"/>
      </w:pPr>
      <w:r w:rsidRPr="009142C7">
        <w:rPr>
          <w:noProof/>
          <w:lang w:val="en-US"/>
        </w:rPr>
        <w:lastRenderedPageBreak/>
        <w:drawing>
          <wp:inline distT="0" distB="0" distL="0" distR="0" wp14:anchorId="2598173C" wp14:editId="56C0145D">
            <wp:extent cx="3181350" cy="609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81350" cy="609600"/>
                    </a:xfrm>
                    <a:prstGeom prst="rect">
                      <a:avLst/>
                    </a:prstGeom>
                  </pic:spPr>
                </pic:pic>
              </a:graphicData>
            </a:graphic>
          </wp:inline>
        </w:drawing>
      </w:r>
    </w:p>
    <w:p w14:paraId="4577F321" w14:textId="6D48C21A" w:rsidR="00847FD9" w:rsidRPr="009142C7" w:rsidRDefault="00847FD9" w:rsidP="00847FD9">
      <w:pPr>
        <w:jc w:val="left"/>
      </w:pPr>
      <w:r w:rsidRPr="009142C7">
        <w:t xml:space="preserve">Kada je cijeli model definiran potrebno ga je trenirati. Treniranje ovisi o broju epoha tj. iteracija na skupu podataka i ukupnom broju koraka koji se događaju tijekom trajanja jedne epohe. </w:t>
      </w:r>
      <w:r w:rsidR="00A8202E">
        <w:t>Broj koraka svake epohe</w:t>
      </w:r>
      <w:r w:rsidRPr="009142C7">
        <w:t xml:space="preserve"> inače </w:t>
      </w:r>
      <w:r w:rsidR="00A8202E">
        <w:t xml:space="preserve">se </w:t>
      </w:r>
      <w:r w:rsidRPr="009142C7">
        <w:t>gleda kao ukupan broj ulaznih podataka podjeljen sa brojem uzoraka što je u našem slučaju 7000/50 = 140.</w:t>
      </w:r>
    </w:p>
    <w:p w14:paraId="383EC6C7" w14:textId="2128853A" w:rsidR="0024012C" w:rsidRPr="009142C7" w:rsidRDefault="0024012C" w:rsidP="00DF2B68">
      <w:pPr>
        <w:jc w:val="center"/>
      </w:pPr>
      <w:r w:rsidRPr="009142C7">
        <w:rPr>
          <w:noProof/>
          <w:lang w:val="en-US"/>
        </w:rPr>
        <w:drawing>
          <wp:inline distT="0" distB="0" distL="0" distR="0" wp14:anchorId="49C91B0D" wp14:editId="431FA261">
            <wp:extent cx="2714625" cy="12001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14625" cy="1200150"/>
                    </a:xfrm>
                    <a:prstGeom prst="rect">
                      <a:avLst/>
                    </a:prstGeom>
                  </pic:spPr>
                </pic:pic>
              </a:graphicData>
            </a:graphic>
          </wp:inline>
        </w:drawing>
      </w:r>
    </w:p>
    <w:p w14:paraId="2A8BBCAA" w14:textId="17ECC84F" w:rsidR="0024012C" w:rsidRPr="009142C7" w:rsidRDefault="00506865" w:rsidP="0024012C">
      <w:r>
        <w:t>Istrenirani model p</w:t>
      </w:r>
      <w:r w:rsidR="00847FD9" w:rsidRPr="009142C7">
        <w:t xml:space="preserve">otrebno </w:t>
      </w:r>
      <w:r>
        <w:t xml:space="preserve">je samo </w:t>
      </w:r>
      <w:r w:rsidR="00847FD9" w:rsidRPr="009142C7">
        <w:t xml:space="preserve">pozvati s funkcijom </w:t>
      </w:r>
      <w:r w:rsidR="00847FD9" w:rsidRPr="009142C7">
        <w:rPr>
          <w:i/>
        </w:rPr>
        <w:t xml:space="preserve">predict </w:t>
      </w:r>
      <w:r w:rsidR="00847FD9" w:rsidRPr="009142C7">
        <w:t>kako bi model vratio izlaznu vrijednost.</w:t>
      </w:r>
    </w:p>
    <w:p w14:paraId="699BEEA9" w14:textId="247A8F94" w:rsidR="0024012C" w:rsidRPr="009142C7" w:rsidRDefault="0024012C" w:rsidP="00DF2B68">
      <w:pPr>
        <w:jc w:val="center"/>
      </w:pPr>
      <w:r w:rsidRPr="009142C7">
        <w:rPr>
          <w:noProof/>
          <w:lang w:val="en-US"/>
        </w:rPr>
        <w:drawing>
          <wp:inline distT="0" distB="0" distL="0" distR="0" wp14:anchorId="437BD6F9" wp14:editId="00F2F08B">
            <wp:extent cx="3762375" cy="63817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62375" cy="638175"/>
                    </a:xfrm>
                    <a:prstGeom prst="rect">
                      <a:avLst/>
                    </a:prstGeom>
                  </pic:spPr>
                </pic:pic>
              </a:graphicData>
            </a:graphic>
          </wp:inline>
        </w:drawing>
      </w:r>
    </w:p>
    <w:p w14:paraId="0CE2EED8" w14:textId="0437189F" w:rsidR="00847FD9" w:rsidRPr="009142C7" w:rsidRDefault="00847FD9" w:rsidP="00847FD9">
      <w:pPr>
        <w:jc w:val="left"/>
      </w:pPr>
      <w:r w:rsidRPr="009142C7">
        <w:t>Tu izlaznu vrijednost tada trebamo podjeliti na jednake polovice za a i b kanal</w:t>
      </w:r>
      <w:r w:rsidR="00550625" w:rsidRPr="009142C7">
        <w:t xml:space="preserve"> kojima moramo ponovno namjestiti oblik kao i ulaznoj sivoj slici. Zbrojem njih tj. spajanjem njih, dobivamo obojenu sliku.</w:t>
      </w:r>
    </w:p>
    <w:p w14:paraId="17785865" w14:textId="04677B88" w:rsidR="0024012C" w:rsidRDefault="0024012C" w:rsidP="00DF2B68">
      <w:pPr>
        <w:jc w:val="center"/>
      </w:pPr>
      <w:r w:rsidRPr="009142C7">
        <w:rPr>
          <w:noProof/>
          <w:lang w:val="en-US"/>
        </w:rPr>
        <w:drawing>
          <wp:inline distT="0" distB="0" distL="0" distR="0" wp14:anchorId="6E675A38" wp14:editId="2A4BEDDA">
            <wp:extent cx="5939790" cy="1552575"/>
            <wp:effectExtent l="0" t="0" r="381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39790" cy="1552575"/>
                    </a:xfrm>
                    <a:prstGeom prst="rect">
                      <a:avLst/>
                    </a:prstGeom>
                  </pic:spPr>
                </pic:pic>
              </a:graphicData>
            </a:graphic>
          </wp:inline>
        </w:drawing>
      </w:r>
    </w:p>
    <w:p w14:paraId="10FAD199" w14:textId="6A6421CA" w:rsidR="00B8180E" w:rsidRDefault="00B8180E" w:rsidP="00DF2B68">
      <w:pPr>
        <w:jc w:val="center"/>
      </w:pPr>
    </w:p>
    <w:p w14:paraId="1AEA5561" w14:textId="388E7192" w:rsidR="00B8180E" w:rsidRDefault="00B8180E" w:rsidP="00DF2B68">
      <w:pPr>
        <w:jc w:val="center"/>
      </w:pPr>
    </w:p>
    <w:p w14:paraId="1637EEA8" w14:textId="5FAC685F" w:rsidR="00550625" w:rsidRDefault="00550625" w:rsidP="00DF2B68">
      <w:pPr>
        <w:jc w:val="center"/>
        <w:rPr>
          <w:rFonts w:eastAsiaTheme="majorEastAsia"/>
          <w:b/>
          <w:bCs/>
          <w:szCs w:val="24"/>
        </w:rPr>
      </w:pPr>
    </w:p>
    <w:p w14:paraId="742CF281" w14:textId="77777777" w:rsidR="008C540B" w:rsidRPr="009142C7" w:rsidRDefault="008C540B" w:rsidP="00DF2B68">
      <w:pPr>
        <w:jc w:val="center"/>
      </w:pPr>
    </w:p>
    <w:p w14:paraId="561CB59D" w14:textId="4D1D8A82" w:rsidR="00574DEC" w:rsidRPr="009142C7" w:rsidRDefault="00574DEC" w:rsidP="00574DEC">
      <w:pPr>
        <w:pStyle w:val="Heading2"/>
        <w:ind w:left="851" w:hanging="425"/>
      </w:pPr>
      <w:bookmarkStart w:id="19" w:name="_Toc95047599"/>
      <w:r w:rsidRPr="009142C7">
        <w:lastRenderedPageBreak/>
        <w:t>Generativna suparnička mreža</w:t>
      </w:r>
      <w:bookmarkEnd w:id="19"/>
    </w:p>
    <w:p w14:paraId="01576BAE" w14:textId="1245C26F" w:rsidR="00550625" w:rsidRPr="009142C7" w:rsidRDefault="00550625" w:rsidP="00EC6060">
      <w:r w:rsidRPr="009142C7">
        <w:t xml:space="preserve">Prvo deklariramo </w:t>
      </w:r>
      <w:r w:rsidR="00771B17" w:rsidRPr="009142C7">
        <w:t xml:space="preserve">potrebne varijable koje ćemo koristiti kasnije. </w:t>
      </w:r>
      <w:r w:rsidR="00EC6060" w:rsidRPr="009142C7">
        <w:t xml:space="preserve">Varijabla </w:t>
      </w:r>
      <w:r w:rsidR="00EC6060" w:rsidRPr="009142C7">
        <w:rPr>
          <w:i/>
        </w:rPr>
        <w:t xml:space="preserve">dataset_split </w:t>
      </w:r>
      <w:r w:rsidR="00EC6060" w:rsidRPr="009142C7">
        <w:t>predstavlja broj ulaznih podataka.</w:t>
      </w:r>
    </w:p>
    <w:p w14:paraId="12F9CA9D" w14:textId="7A485DFF" w:rsidR="00EC7BF0" w:rsidRPr="009142C7" w:rsidRDefault="00550625" w:rsidP="00550625">
      <w:pPr>
        <w:jc w:val="center"/>
      </w:pPr>
      <w:r w:rsidRPr="009142C7">
        <w:rPr>
          <w:noProof/>
          <w:lang w:val="en-US"/>
        </w:rPr>
        <w:drawing>
          <wp:inline distT="0" distB="0" distL="0" distR="0" wp14:anchorId="52B80894" wp14:editId="353D109C">
            <wp:extent cx="3640347" cy="1046276"/>
            <wp:effectExtent l="0" t="0" r="0"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1736" cy="1052424"/>
                    </a:xfrm>
                    <a:prstGeom prst="rect">
                      <a:avLst/>
                    </a:prstGeom>
                  </pic:spPr>
                </pic:pic>
              </a:graphicData>
            </a:graphic>
          </wp:inline>
        </w:drawing>
      </w:r>
    </w:p>
    <w:p w14:paraId="229790FA" w14:textId="39FFDDC3" w:rsidR="00296BF7" w:rsidRPr="009142C7" w:rsidRDefault="00296BF7" w:rsidP="008C540B">
      <w:pPr>
        <w:jc w:val="left"/>
      </w:pPr>
      <w:r w:rsidRPr="009142C7">
        <w:t>Model diskrimi</w:t>
      </w:r>
      <w:r w:rsidR="0012763B">
        <w:t>natora je sličan modelu CNN-a, ali izlazni sloj ima sigmoid funkciju.</w:t>
      </w:r>
      <w:r w:rsidR="008C540B">
        <w:t xml:space="preserve"> </w:t>
      </w:r>
    </w:p>
    <w:p w14:paraId="4DE04FCC" w14:textId="3E244312" w:rsidR="0024012C" w:rsidRPr="009142C7" w:rsidRDefault="00296BF7" w:rsidP="0024012C">
      <w:r w:rsidRPr="009142C7">
        <w:rPr>
          <w:noProof/>
          <w:lang w:val="en-US"/>
        </w:rPr>
        <w:drawing>
          <wp:inline distT="0" distB="0" distL="0" distR="0" wp14:anchorId="59436D21" wp14:editId="7FF0750C">
            <wp:extent cx="5939790" cy="2547620"/>
            <wp:effectExtent l="0" t="0" r="381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39790" cy="2547620"/>
                    </a:xfrm>
                    <a:prstGeom prst="rect">
                      <a:avLst/>
                    </a:prstGeom>
                  </pic:spPr>
                </pic:pic>
              </a:graphicData>
            </a:graphic>
          </wp:inline>
        </w:drawing>
      </w:r>
    </w:p>
    <w:p w14:paraId="3D00E5EC" w14:textId="755B1568" w:rsidR="009142C7" w:rsidRDefault="00296BF7" w:rsidP="00296BF7">
      <w:r w:rsidRPr="009142C7">
        <w:t xml:space="preserve">Model generatora mješavina </w:t>
      </w:r>
      <w:r w:rsidR="00506865">
        <w:t xml:space="preserve">je </w:t>
      </w:r>
      <w:r w:rsidRPr="009142C7">
        <w:t>između konvolucijskog sloja i aktivacijskog sl</w:t>
      </w:r>
      <w:r w:rsidR="0012763B">
        <w:t>oja gdje se primjenjuje funkcija</w:t>
      </w:r>
      <w:r w:rsidRPr="009142C7">
        <w:t xml:space="preserve"> </w:t>
      </w:r>
      <w:r w:rsidR="0012763B">
        <w:t>ReLU.</w:t>
      </w:r>
      <w:r w:rsidR="009142C7" w:rsidRPr="009142C7">
        <w:t xml:space="preserve"> </w:t>
      </w:r>
    </w:p>
    <w:p w14:paraId="3886EA3E" w14:textId="3D6F9057" w:rsidR="00D046BA" w:rsidRDefault="00D046BA" w:rsidP="00EC7BF0">
      <w:pPr>
        <w:jc w:val="center"/>
        <w:rPr>
          <w:noProof/>
          <w:lang w:val="en-US"/>
        </w:rPr>
      </w:pPr>
      <w:r w:rsidRPr="009142C7">
        <w:rPr>
          <w:noProof/>
          <w:lang w:val="en-US"/>
        </w:rPr>
        <w:drawing>
          <wp:inline distT="0" distB="0" distL="0" distR="0" wp14:anchorId="7C0133BE" wp14:editId="27525E2D">
            <wp:extent cx="5939790" cy="2768600"/>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44639"/>
                    <a:stretch/>
                  </pic:blipFill>
                  <pic:spPr bwMode="auto">
                    <a:xfrm>
                      <a:off x="0" y="0"/>
                      <a:ext cx="5939790" cy="2768600"/>
                    </a:xfrm>
                    <a:prstGeom prst="rect">
                      <a:avLst/>
                    </a:prstGeom>
                    <a:ln>
                      <a:noFill/>
                    </a:ln>
                    <a:extLst>
                      <a:ext uri="{53640926-AAD7-44D8-BBD7-CCE9431645EC}">
                        <a14:shadowObscured xmlns:a14="http://schemas.microsoft.com/office/drawing/2010/main"/>
                      </a:ext>
                    </a:extLst>
                  </pic:spPr>
                </pic:pic>
              </a:graphicData>
            </a:graphic>
          </wp:inline>
        </w:drawing>
      </w:r>
    </w:p>
    <w:p w14:paraId="7616DBCD" w14:textId="71478665" w:rsidR="0024012C" w:rsidRPr="009142C7" w:rsidRDefault="00D046BA" w:rsidP="00EC7BF0">
      <w:pPr>
        <w:jc w:val="center"/>
      </w:pPr>
      <w:r w:rsidRPr="009142C7">
        <w:rPr>
          <w:noProof/>
          <w:lang w:val="en-US"/>
        </w:rPr>
        <w:lastRenderedPageBreak/>
        <w:drawing>
          <wp:inline distT="0" distB="0" distL="0" distR="0" wp14:anchorId="311809BA" wp14:editId="1BBCE4C3">
            <wp:extent cx="5939790" cy="1991276"/>
            <wp:effectExtent l="0" t="0" r="381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60189"/>
                    <a:stretch/>
                  </pic:blipFill>
                  <pic:spPr bwMode="auto">
                    <a:xfrm>
                      <a:off x="0" y="0"/>
                      <a:ext cx="5939790" cy="1991276"/>
                    </a:xfrm>
                    <a:prstGeom prst="rect">
                      <a:avLst/>
                    </a:prstGeom>
                    <a:ln>
                      <a:noFill/>
                    </a:ln>
                    <a:extLst>
                      <a:ext uri="{53640926-AAD7-44D8-BBD7-CCE9431645EC}">
                        <a14:shadowObscured xmlns:a14="http://schemas.microsoft.com/office/drawing/2010/main"/>
                      </a:ext>
                    </a:extLst>
                  </pic:spPr>
                </pic:pic>
              </a:graphicData>
            </a:graphic>
          </wp:inline>
        </w:drawing>
      </w:r>
    </w:p>
    <w:p w14:paraId="72F1DC82" w14:textId="0FA190DA" w:rsidR="009142C7" w:rsidRDefault="00506865" w:rsidP="009142C7">
      <w:pPr>
        <w:jc w:val="left"/>
        <w:rPr>
          <w:noProof/>
        </w:rPr>
      </w:pPr>
      <w:r>
        <w:rPr>
          <w:noProof/>
        </w:rPr>
        <w:t>Treniranje podataka izvodi</w:t>
      </w:r>
      <w:r w:rsidR="009142C7" w:rsidRPr="009142C7">
        <w:rPr>
          <w:noProof/>
        </w:rPr>
        <w:t xml:space="preserve"> </w:t>
      </w:r>
      <w:r>
        <w:rPr>
          <w:noProof/>
        </w:rPr>
        <w:t xml:space="preserve">se </w:t>
      </w:r>
      <w:r w:rsidR="009142C7" w:rsidRPr="009142C7">
        <w:rPr>
          <w:noProof/>
        </w:rPr>
        <w:t xml:space="preserve">tako da se predaje funkciji siva slika </w:t>
      </w:r>
      <w:r>
        <w:rPr>
          <w:noProof/>
        </w:rPr>
        <w:t xml:space="preserve">i </w:t>
      </w:r>
      <w:r w:rsidR="009142C7" w:rsidRPr="009142C7">
        <w:rPr>
          <w:noProof/>
        </w:rPr>
        <w:t>njena RGB slika.</w:t>
      </w:r>
      <w:r w:rsidR="009142C7">
        <w:rPr>
          <w:noProof/>
        </w:rPr>
        <w:t xml:space="preserve"> Nakon toga događa se generiranje slike putem generatora za zadanu sivu sliku. Ta gene</w:t>
      </w:r>
      <w:r>
        <w:rPr>
          <w:noProof/>
        </w:rPr>
        <w:t xml:space="preserve">rirana slika i prava RGB slika </w:t>
      </w:r>
      <w:r w:rsidR="009142C7">
        <w:rPr>
          <w:noProof/>
        </w:rPr>
        <w:t>testiraju</w:t>
      </w:r>
      <w:r>
        <w:rPr>
          <w:noProof/>
        </w:rPr>
        <w:t xml:space="preserve"> se</w:t>
      </w:r>
      <w:r w:rsidR="009142C7">
        <w:rPr>
          <w:noProof/>
        </w:rPr>
        <w:t xml:space="preserve"> putem diskriminatora koji </w:t>
      </w:r>
      <w:r>
        <w:rPr>
          <w:noProof/>
        </w:rPr>
        <w:t>vraća vjerojatnost je li</w:t>
      </w:r>
      <w:r w:rsidR="00721738">
        <w:rPr>
          <w:noProof/>
        </w:rPr>
        <w:t xml:space="preserve"> slika generirana ili ne.</w:t>
      </w:r>
    </w:p>
    <w:p w14:paraId="3D7771FE" w14:textId="7440BF25" w:rsidR="0024012C" w:rsidRPr="009142C7" w:rsidRDefault="0024012C" w:rsidP="009142C7">
      <w:pPr>
        <w:jc w:val="center"/>
      </w:pPr>
      <w:r w:rsidRPr="009142C7">
        <w:rPr>
          <w:noProof/>
          <w:lang w:val="en-US"/>
        </w:rPr>
        <w:drawing>
          <wp:inline distT="0" distB="0" distL="0" distR="0" wp14:anchorId="24DA8DA3" wp14:editId="7E3F976A">
            <wp:extent cx="4039262" cy="205938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31985" b="33010"/>
                    <a:stretch/>
                  </pic:blipFill>
                  <pic:spPr bwMode="auto">
                    <a:xfrm>
                      <a:off x="0" y="0"/>
                      <a:ext cx="4039924" cy="2059726"/>
                    </a:xfrm>
                    <a:prstGeom prst="rect">
                      <a:avLst/>
                    </a:prstGeom>
                    <a:ln>
                      <a:noFill/>
                    </a:ln>
                    <a:extLst>
                      <a:ext uri="{53640926-AAD7-44D8-BBD7-CCE9431645EC}">
                        <a14:shadowObscured xmlns:a14="http://schemas.microsoft.com/office/drawing/2010/main"/>
                      </a:ext>
                    </a:extLst>
                  </pic:spPr>
                </pic:pic>
              </a:graphicData>
            </a:graphic>
          </wp:inline>
        </w:drawing>
      </w:r>
    </w:p>
    <w:p w14:paraId="5E5BDCC5" w14:textId="1E321E73" w:rsidR="0024012C" w:rsidRPr="009142C7" w:rsidRDefault="009142C7" w:rsidP="009142C7">
      <w:r w:rsidRPr="009142C7">
        <w:t>Testiranje podataka izvodimo tako da ih predamo istreniranom generatoru.</w:t>
      </w:r>
    </w:p>
    <w:p w14:paraId="7381009F" w14:textId="24F7A133" w:rsidR="0024012C" w:rsidRDefault="0024012C" w:rsidP="009142C7">
      <w:pPr>
        <w:jc w:val="center"/>
      </w:pPr>
      <w:r w:rsidRPr="009142C7">
        <w:rPr>
          <w:noProof/>
          <w:lang w:val="en-US"/>
        </w:rPr>
        <w:drawing>
          <wp:inline distT="0" distB="0" distL="0" distR="0" wp14:anchorId="713C5266" wp14:editId="3231FDFB">
            <wp:extent cx="2324100" cy="2571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24100" cy="257175"/>
                    </a:xfrm>
                    <a:prstGeom prst="rect">
                      <a:avLst/>
                    </a:prstGeom>
                  </pic:spPr>
                </pic:pic>
              </a:graphicData>
            </a:graphic>
          </wp:inline>
        </w:drawing>
      </w:r>
    </w:p>
    <w:p w14:paraId="2FE31C00" w14:textId="12892665" w:rsidR="0012763B" w:rsidRPr="009142C7" w:rsidRDefault="0012763B" w:rsidP="0012763B">
      <w:pPr>
        <w:spacing w:line="259" w:lineRule="auto"/>
        <w:jc w:val="left"/>
      </w:pPr>
      <w:r>
        <w:br w:type="page"/>
      </w:r>
    </w:p>
    <w:p w14:paraId="70CFA2CF" w14:textId="2E3FF721" w:rsidR="0012763B" w:rsidRDefault="0012763B" w:rsidP="0012763B">
      <w:pPr>
        <w:pStyle w:val="Heading1"/>
      </w:pPr>
      <w:r>
        <w:lastRenderedPageBreak/>
        <w:t>REZULTATI</w:t>
      </w:r>
    </w:p>
    <w:p w14:paraId="0598DE42" w14:textId="3F2BEB05" w:rsidR="0012763B" w:rsidRDefault="0012763B" w:rsidP="0012763B">
      <w:pPr>
        <w:pStyle w:val="Heading2"/>
        <w:ind w:left="851" w:hanging="425"/>
      </w:pPr>
      <w:r>
        <w:t>Konvolucijska neuronska mreža</w:t>
      </w:r>
    </w:p>
    <w:p w14:paraId="12E40552" w14:textId="653DB551" w:rsidR="00AC5A80" w:rsidRPr="00AC5A80" w:rsidRDefault="00AC5A80" w:rsidP="00AC5A80">
      <w:r>
        <w:t>Očekivani gubitka pri treniranju  je pravilno se smanji sa većim brojem epoha.</w:t>
      </w:r>
    </w:p>
    <w:p w14:paraId="0EE29A35" w14:textId="6923FD00" w:rsidR="00AC5A80" w:rsidRDefault="00B8180E" w:rsidP="00AC5A80">
      <w:pPr>
        <w:jc w:val="center"/>
      </w:pPr>
      <w:r>
        <w:rPr>
          <w:noProof/>
          <w:lang w:val="en-US"/>
        </w:rPr>
        <w:drawing>
          <wp:inline distT="0" distB="0" distL="0" distR="0" wp14:anchorId="3DE0E3FF" wp14:editId="3EA57C32">
            <wp:extent cx="5090795" cy="3535045"/>
            <wp:effectExtent l="0" t="0" r="0" b="0"/>
            <wp:docPr id="2" name="Picture 2" descr="C:\Users\svjet\AppData\Local\Microsoft\Windows\INetCache\Content.Word\good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vjet\AppData\Local\Microsoft\Windows\INetCache\Content.Word\good los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90795" cy="3535045"/>
                    </a:xfrm>
                    <a:prstGeom prst="rect">
                      <a:avLst/>
                    </a:prstGeom>
                    <a:noFill/>
                    <a:ln>
                      <a:noFill/>
                    </a:ln>
                  </pic:spPr>
                </pic:pic>
              </a:graphicData>
            </a:graphic>
          </wp:inline>
        </w:drawing>
      </w:r>
    </w:p>
    <w:p w14:paraId="24ADE2E9" w14:textId="3CFA1B7B" w:rsidR="00B8180E" w:rsidRPr="00AC5A80" w:rsidRDefault="00B8180E" w:rsidP="00AC5A80">
      <w:pPr>
        <w:jc w:val="center"/>
      </w:pPr>
    </w:p>
    <w:p w14:paraId="5A9355C8" w14:textId="6539C45E" w:rsidR="0012763B" w:rsidRPr="009142C7" w:rsidRDefault="0012763B" w:rsidP="0012763B">
      <w:r w:rsidRPr="009142C7">
        <w:t xml:space="preserve">Rezultati </w:t>
      </w:r>
      <w:r w:rsidR="00AC5A80">
        <w:t>nisu oni očekivani</w:t>
      </w:r>
      <w:r w:rsidRPr="009142C7">
        <w:t xml:space="preserve"> iako </w:t>
      </w:r>
      <w:r w:rsidR="00AC5A80">
        <w:t>je</w:t>
      </w:r>
      <w:r w:rsidRPr="009142C7">
        <w:t xml:space="preserve"> </w:t>
      </w:r>
      <w:r w:rsidR="00AC5A80">
        <w:t>testirano sa različitim parametrima modela</w:t>
      </w:r>
      <w:r w:rsidRPr="009142C7">
        <w:t>.</w:t>
      </w:r>
      <w:r w:rsidR="00AC5A80">
        <w:t xml:space="preserve"> Potrebno je model trenirati sa puno više podataka i epohama kako bi se prikazalo pravilno rješenje.</w:t>
      </w:r>
      <w:r w:rsidRPr="009142C7">
        <w:t xml:space="preserve"> </w:t>
      </w:r>
    </w:p>
    <w:p w14:paraId="614EC9E6" w14:textId="72290FA5" w:rsidR="0012763B" w:rsidRDefault="0012763B" w:rsidP="00AC5A80">
      <w:pPr>
        <w:jc w:val="center"/>
      </w:pPr>
      <w:r w:rsidRPr="009142C7">
        <w:rPr>
          <w:noProof/>
          <w:lang w:val="en-US"/>
        </w:rPr>
        <w:drawing>
          <wp:inline distT="0" distB="0" distL="0" distR="0" wp14:anchorId="0BDAB81D" wp14:editId="6F93F45C">
            <wp:extent cx="1690777" cy="1690777"/>
            <wp:effectExtent l="0" t="0" r="5080" b="5080"/>
            <wp:docPr id="4" name="Picture 4" descr="C:\Users\svjet\AppData\Local\Microsoft\Windows\INetCache\Content.Word\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vjet\AppData\Local\Microsoft\Windows\INetCache\Content.Word\7.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695180" cy="1695180"/>
                    </a:xfrm>
                    <a:prstGeom prst="rect">
                      <a:avLst/>
                    </a:prstGeom>
                    <a:noFill/>
                    <a:ln>
                      <a:noFill/>
                    </a:ln>
                  </pic:spPr>
                </pic:pic>
              </a:graphicData>
            </a:graphic>
          </wp:inline>
        </w:drawing>
      </w:r>
      <w:r w:rsidRPr="009142C7">
        <w:rPr>
          <w:noProof/>
          <w:lang w:val="en-US"/>
        </w:rPr>
        <w:drawing>
          <wp:inline distT="0" distB="0" distL="0" distR="0" wp14:anchorId="09A46CBD" wp14:editId="5D0051BD">
            <wp:extent cx="1651706" cy="1682151"/>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1554" t="2858" r="1992" b="6939"/>
                    <a:stretch/>
                  </pic:blipFill>
                  <pic:spPr bwMode="auto">
                    <a:xfrm>
                      <a:off x="0" y="0"/>
                      <a:ext cx="1676756" cy="1707663"/>
                    </a:xfrm>
                    <a:prstGeom prst="rect">
                      <a:avLst/>
                    </a:prstGeom>
                    <a:ln>
                      <a:noFill/>
                    </a:ln>
                    <a:extLst>
                      <a:ext uri="{53640926-AAD7-44D8-BBD7-CCE9431645EC}">
                        <a14:shadowObscured xmlns:a14="http://schemas.microsoft.com/office/drawing/2010/main"/>
                      </a:ext>
                    </a:extLst>
                  </pic:spPr>
                </pic:pic>
              </a:graphicData>
            </a:graphic>
          </wp:inline>
        </w:drawing>
      </w:r>
      <w:r w:rsidRPr="009142C7">
        <w:rPr>
          <w:noProof/>
          <w:lang w:val="en-US"/>
        </w:rPr>
        <w:drawing>
          <wp:inline distT="0" distB="0" distL="0" distR="0" wp14:anchorId="19AF2A85" wp14:editId="77C83164">
            <wp:extent cx="1656271" cy="1656271"/>
            <wp:effectExtent l="0" t="0" r="1270" b="1270"/>
            <wp:docPr id="13" name="Picture 13" descr="D:\Dokumenti\Djeca\Andreja\Faks\Diplomski\1.semestar\OSiRV\Projekt\test\images\colo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ti\Djeca\Andreja\Faks\Diplomski\1.semestar\OSiRV\Projekt\test\images\color\7.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675191" cy="1675191"/>
                    </a:xfrm>
                    <a:prstGeom prst="rect">
                      <a:avLst/>
                    </a:prstGeom>
                    <a:noFill/>
                    <a:ln>
                      <a:noFill/>
                    </a:ln>
                  </pic:spPr>
                </pic:pic>
              </a:graphicData>
            </a:graphic>
          </wp:inline>
        </w:drawing>
      </w:r>
    </w:p>
    <w:p w14:paraId="2C4A201C" w14:textId="58FE44A0" w:rsidR="00AC5A80" w:rsidRPr="009142C7" w:rsidRDefault="00AC5A80" w:rsidP="0012763B">
      <w:r>
        <w:t>U ovom primjeru slika se zapravo vidi djelovanje modela gdje su boje točno pogođene ali ne na odgovarajućim mjestima.</w:t>
      </w:r>
    </w:p>
    <w:p w14:paraId="0059EC1D" w14:textId="7CA4D40D" w:rsidR="00AC5A80" w:rsidRDefault="0012763B" w:rsidP="00AC5A80">
      <w:pPr>
        <w:jc w:val="center"/>
      </w:pPr>
      <w:r w:rsidRPr="009142C7">
        <w:rPr>
          <w:noProof/>
          <w:lang w:val="en-US"/>
        </w:rPr>
        <w:lastRenderedPageBreak/>
        <w:drawing>
          <wp:inline distT="0" distB="0" distL="0" distR="0" wp14:anchorId="21028E15" wp14:editId="62D64C1A">
            <wp:extent cx="1703851" cy="1664898"/>
            <wp:effectExtent l="0" t="0" r="0" b="0"/>
            <wp:docPr id="38" name="Picture 38" descr="C:\Users\svjet\AppData\Local\Microsoft\Windows\INetCache\Content.Word\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svjet\AppData\Local\Microsoft\Windows\INetCache\Content.Word\40.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733735" cy="1694099"/>
                    </a:xfrm>
                    <a:prstGeom prst="rect">
                      <a:avLst/>
                    </a:prstGeom>
                    <a:noFill/>
                    <a:ln>
                      <a:noFill/>
                    </a:ln>
                  </pic:spPr>
                </pic:pic>
              </a:graphicData>
            </a:graphic>
          </wp:inline>
        </w:drawing>
      </w:r>
      <w:r w:rsidRPr="009142C7">
        <w:rPr>
          <w:noProof/>
          <w:lang w:val="en-US"/>
        </w:rPr>
        <w:drawing>
          <wp:inline distT="0" distB="0" distL="0" distR="0" wp14:anchorId="0E0D8060" wp14:editId="777D1B75">
            <wp:extent cx="1717575" cy="1690778"/>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752288" cy="1724949"/>
                    </a:xfrm>
                    <a:prstGeom prst="rect">
                      <a:avLst/>
                    </a:prstGeom>
                  </pic:spPr>
                </pic:pic>
              </a:graphicData>
            </a:graphic>
          </wp:inline>
        </w:drawing>
      </w:r>
      <w:r w:rsidRPr="009142C7">
        <w:rPr>
          <w:noProof/>
          <w:lang w:val="en-US"/>
        </w:rPr>
        <w:drawing>
          <wp:inline distT="0" distB="0" distL="0" distR="0" wp14:anchorId="797CCA4B" wp14:editId="03B0EAA7">
            <wp:extent cx="1744888" cy="1673525"/>
            <wp:effectExtent l="0" t="0" r="8255" b="3175"/>
            <wp:docPr id="14" name="Picture 14" descr="D:\Dokumenti\Djeca\Andreja\Faks\Diplomski\1.semestar\OSiRV\Projekt\test\images\color\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Dokumenti\Djeca\Andreja\Faks\Diplomski\1.semestar\OSiRV\Projekt\test\images\color\40.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767413" cy="1695129"/>
                    </a:xfrm>
                    <a:prstGeom prst="rect">
                      <a:avLst/>
                    </a:prstGeom>
                    <a:noFill/>
                    <a:ln>
                      <a:noFill/>
                    </a:ln>
                  </pic:spPr>
                </pic:pic>
              </a:graphicData>
            </a:graphic>
          </wp:inline>
        </w:drawing>
      </w:r>
    </w:p>
    <w:p w14:paraId="5A67F367" w14:textId="700EE20D" w:rsidR="001D339F" w:rsidRDefault="001D339F" w:rsidP="001D339F"/>
    <w:p w14:paraId="0BD7340C" w14:textId="0729F161" w:rsidR="001D339F" w:rsidRPr="0012763B" w:rsidRDefault="00B8180E" w:rsidP="00AC5A80">
      <w:pPr>
        <w:jc w:val="center"/>
      </w:pPr>
      <w:r>
        <w:rPr>
          <w:noProof/>
          <w:lang w:val="en-US"/>
        </w:rPr>
        <w:drawing>
          <wp:inline distT="0" distB="0" distL="0" distR="0" wp14:anchorId="6F1DD699" wp14:editId="66BEACE8">
            <wp:extent cx="5090795" cy="3329940"/>
            <wp:effectExtent l="0" t="0" r="0" b="0"/>
            <wp:docPr id="39" name="Picture 39" descr="C:\Users\svjet\AppData\Local\Microsoft\Windows\INetCache\Content.Word\good val 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vjet\AppData\Local\Microsoft\Windows\INetCache\Content.Word\good val los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90795" cy="3329940"/>
                    </a:xfrm>
                    <a:prstGeom prst="rect">
                      <a:avLst/>
                    </a:prstGeom>
                    <a:noFill/>
                    <a:ln>
                      <a:noFill/>
                    </a:ln>
                  </pic:spPr>
                </pic:pic>
              </a:graphicData>
            </a:graphic>
          </wp:inline>
        </w:drawing>
      </w:r>
    </w:p>
    <w:p w14:paraId="216CCEED" w14:textId="77777777" w:rsidR="0012763B" w:rsidRPr="009142C7" w:rsidRDefault="0012763B" w:rsidP="0012763B">
      <w:pPr>
        <w:pStyle w:val="Heading2"/>
        <w:ind w:left="851" w:hanging="425"/>
      </w:pPr>
      <w:r w:rsidRPr="009142C7">
        <w:t>Generativna suparnička mreža</w:t>
      </w:r>
    </w:p>
    <w:p w14:paraId="4FFE7AA6" w14:textId="0498BC3E" w:rsidR="0012763B" w:rsidRDefault="0012763B" w:rsidP="0012763B">
      <w:pPr>
        <w:jc w:val="left"/>
      </w:pPr>
      <w:r w:rsidRPr="009142C7">
        <w:t>Nažalost Google Colab nije mogao dovršiti učenje iznad 2500 ulaznih podataka zbog oduzimanja resursa. Iako je Google Colab besplatan, ima limit sa resursima koji nije vidljiv dok Colab ne javi da ste istrošili previše resursa. Naravno, resursi se vrate, no Google Colab ima razne načine odabira tko u kojem trenutku ima prednost s resursima</w:t>
      </w:r>
      <w:r>
        <w:t>.</w:t>
      </w:r>
      <w:r w:rsidR="00DB0E1C">
        <w:t xml:space="preserve"> No, i sa tim manjim brojem podataka, dobili smo puno bolje rezultate nego u prethodnoj verziji.</w:t>
      </w:r>
    </w:p>
    <w:p w14:paraId="70B40B51" w14:textId="77777777" w:rsidR="0012763B" w:rsidRDefault="0012763B" w:rsidP="0012763B">
      <w:pPr>
        <w:jc w:val="center"/>
      </w:pPr>
      <w:r w:rsidRPr="009142C7">
        <w:rPr>
          <w:noProof/>
          <w:lang w:val="en-US"/>
        </w:rPr>
        <w:lastRenderedPageBreak/>
        <w:drawing>
          <wp:inline distT="0" distB="0" distL="0" distR="0" wp14:anchorId="7F3BDD86" wp14:editId="2A17FB77">
            <wp:extent cx="4440576" cy="15096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97550" cy="1528992"/>
                    </a:xfrm>
                    <a:prstGeom prst="rect">
                      <a:avLst/>
                    </a:prstGeom>
                  </pic:spPr>
                </pic:pic>
              </a:graphicData>
            </a:graphic>
          </wp:inline>
        </w:drawing>
      </w:r>
    </w:p>
    <w:p w14:paraId="46231A89" w14:textId="45269F49" w:rsidR="0012763B" w:rsidRDefault="0012763B" w:rsidP="0012763B">
      <w:pPr>
        <w:jc w:val="center"/>
      </w:pPr>
      <w:r w:rsidRPr="009142C7">
        <w:rPr>
          <w:noProof/>
          <w:lang w:val="en-US"/>
        </w:rPr>
        <w:drawing>
          <wp:inline distT="0" distB="0" distL="0" distR="0" wp14:anchorId="5C7C6004" wp14:editId="37FA8022">
            <wp:extent cx="4382219" cy="14954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429061" cy="1511393"/>
                    </a:xfrm>
                    <a:prstGeom prst="rect">
                      <a:avLst/>
                    </a:prstGeom>
                  </pic:spPr>
                </pic:pic>
              </a:graphicData>
            </a:graphic>
          </wp:inline>
        </w:drawing>
      </w:r>
    </w:p>
    <w:p w14:paraId="75B9888F" w14:textId="4391AC40" w:rsidR="00DB0E1C" w:rsidRDefault="00DB0E1C" w:rsidP="00DB0E1C">
      <w:r>
        <w:t xml:space="preserve">Slike prikazane dolje ne odgovaraju orginalima u boji, no ček izgledaju normalno. </w:t>
      </w:r>
    </w:p>
    <w:p w14:paraId="4BBDDA34" w14:textId="77777777" w:rsidR="0012763B" w:rsidRPr="009142C7" w:rsidRDefault="0012763B" w:rsidP="0012763B">
      <w:pPr>
        <w:jc w:val="center"/>
      </w:pPr>
      <w:r w:rsidRPr="009142C7">
        <w:rPr>
          <w:noProof/>
          <w:lang w:val="en-US"/>
        </w:rPr>
        <w:drawing>
          <wp:inline distT="0" distB="0" distL="0" distR="0" wp14:anchorId="01B631D7" wp14:editId="6D9CAA16">
            <wp:extent cx="4433857" cy="1485537"/>
            <wp:effectExtent l="0" t="0" r="508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67924" cy="1496951"/>
                    </a:xfrm>
                    <a:prstGeom prst="rect">
                      <a:avLst/>
                    </a:prstGeom>
                  </pic:spPr>
                </pic:pic>
              </a:graphicData>
            </a:graphic>
          </wp:inline>
        </w:drawing>
      </w:r>
      <w:r w:rsidRPr="009142C7">
        <w:rPr>
          <w:noProof/>
          <w:lang w:val="en-US"/>
        </w:rPr>
        <w:drawing>
          <wp:inline distT="0" distB="0" distL="0" distR="0" wp14:anchorId="0EA9DCA4" wp14:editId="587A0BA0">
            <wp:extent cx="4468363" cy="1542034"/>
            <wp:effectExtent l="0" t="0" r="889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49608"/>
                    <a:stretch/>
                  </pic:blipFill>
                  <pic:spPr bwMode="auto">
                    <a:xfrm>
                      <a:off x="0" y="0"/>
                      <a:ext cx="4515789" cy="1558401"/>
                    </a:xfrm>
                    <a:prstGeom prst="rect">
                      <a:avLst/>
                    </a:prstGeom>
                    <a:ln>
                      <a:noFill/>
                    </a:ln>
                    <a:extLst>
                      <a:ext uri="{53640926-AAD7-44D8-BBD7-CCE9431645EC}">
                        <a14:shadowObscured xmlns:a14="http://schemas.microsoft.com/office/drawing/2010/main"/>
                      </a:ext>
                    </a:extLst>
                  </pic:spPr>
                </pic:pic>
              </a:graphicData>
            </a:graphic>
          </wp:inline>
        </w:drawing>
      </w:r>
    </w:p>
    <w:p w14:paraId="4D68CDF6" w14:textId="68AFDF46" w:rsidR="0012763B" w:rsidRPr="009142C7" w:rsidRDefault="0012763B" w:rsidP="0012763B">
      <w:pPr>
        <w:rPr>
          <w:noProof/>
        </w:rPr>
      </w:pPr>
      <w:r w:rsidRPr="009142C7">
        <w:rPr>
          <w:noProof/>
        </w:rPr>
        <w:t>Slike su vidljivo bolje nego kod obične</w:t>
      </w:r>
      <w:r>
        <w:rPr>
          <w:noProof/>
        </w:rPr>
        <w:t xml:space="preserve"> CNN</w:t>
      </w:r>
      <w:r w:rsidRPr="009142C7">
        <w:rPr>
          <w:noProof/>
        </w:rPr>
        <w:t xml:space="preserve"> mreže</w:t>
      </w:r>
      <w:r>
        <w:rPr>
          <w:noProof/>
        </w:rPr>
        <w:t>. Z</w:t>
      </w:r>
      <w:r w:rsidRPr="009142C7">
        <w:rPr>
          <w:noProof/>
        </w:rPr>
        <w:t>bog manjih podataka pri ulazu neke od slika imaju krive predviđene boje gdje bijela boja je predviđena u spektru između magente i plave.</w:t>
      </w:r>
      <w:r w:rsidR="00DB0E1C">
        <w:rPr>
          <w:noProof/>
        </w:rPr>
        <w:t xml:space="preserve"> </w:t>
      </w:r>
    </w:p>
    <w:p w14:paraId="48B244BD" w14:textId="64C8D0C5" w:rsidR="0012763B" w:rsidRDefault="0012763B" w:rsidP="0012763B">
      <w:pPr>
        <w:jc w:val="center"/>
      </w:pPr>
      <w:r w:rsidRPr="009142C7">
        <w:rPr>
          <w:noProof/>
          <w:lang w:val="en-US"/>
        </w:rPr>
        <w:lastRenderedPageBreak/>
        <w:drawing>
          <wp:inline distT="0" distB="0" distL="0" distR="0" wp14:anchorId="127F88A3" wp14:editId="41A98219">
            <wp:extent cx="4899265" cy="16618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920760" cy="1669186"/>
                    </a:xfrm>
                    <a:prstGeom prst="rect">
                      <a:avLst/>
                    </a:prstGeom>
                  </pic:spPr>
                </pic:pic>
              </a:graphicData>
            </a:graphic>
          </wp:inline>
        </w:drawing>
      </w:r>
      <w:r w:rsidRPr="009142C7">
        <w:rPr>
          <w:noProof/>
          <w:lang w:val="en-US"/>
        </w:rPr>
        <w:drawing>
          <wp:inline distT="0" distB="0" distL="0" distR="0" wp14:anchorId="1EF0CB5B" wp14:editId="16B62679">
            <wp:extent cx="4851969" cy="1654151"/>
            <wp:effectExtent l="0" t="0" r="635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74314" cy="1661769"/>
                    </a:xfrm>
                    <a:prstGeom prst="rect">
                      <a:avLst/>
                    </a:prstGeom>
                  </pic:spPr>
                </pic:pic>
              </a:graphicData>
            </a:graphic>
          </wp:inline>
        </w:drawing>
      </w:r>
    </w:p>
    <w:p w14:paraId="4F081755" w14:textId="50FF80A6" w:rsidR="0012763B" w:rsidRPr="009142C7" w:rsidRDefault="0012763B" w:rsidP="0012763B">
      <w:r>
        <w:br w:type="page"/>
      </w:r>
    </w:p>
    <w:p w14:paraId="5448F04A" w14:textId="60551105" w:rsidR="00837E80" w:rsidRPr="009142C7" w:rsidRDefault="00A35DF3" w:rsidP="00757599">
      <w:pPr>
        <w:pStyle w:val="Heading4"/>
      </w:pPr>
      <w:bookmarkStart w:id="20" w:name="_Toc80700807"/>
      <w:bookmarkStart w:id="21" w:name="_Toc80733233"/>
      <w:bookmarkStart w:id="22" w:name="_Toc81250478"/>
      <w:bookmarkStart w:id="23" w:name="_Toc81944708"/>
      <w:bookmarkStart w:id="24" w:name="_Toc82186170"/>
      <w:bookmarkStart w:id="25" w:name="_Toc82251005"/>
      <w:bookmarkStart w:id="26" w:name="_Toc95047601"/>
      <w:bookmarkEnd w:id="20"/>
      <w:bookmarkEnd w:id="21"/>
      <w:bookmarkEnd w:id="22"/>
      <w:bookmarkEnd w:id="23"/>
      <w:bookmarkEnd w:id="24"/>
      <w:bookmarkEnd w:id="25"/>
      <w:r w:rsidRPr="009142C7">
        <w:lastRenderedPageBreak/>
        <w:t>ZAKLJUČAK</w:t>
      </w:r>
      <w:bookmarkEnd w:id="26"/>
    </w:p>
    <w:p w14:paraId="71B7AED8" w14:textId="7508B340" w:rsidR="00C31CE3" w:rsidRPr="009142C7" w:rsidRDefault="00686224" w:rsidP="00CB05CF">
      <w:r>
        <w:t xml:space="preserve">GAN model </w:t>
      </w:r>
      <w:r w:rsidR="00C31CE3">
        <w:t xml:space="preserve">dao </w:t>
      </w:r>
      <w:r>
        <w:t xml:space="preserve">je </w:t>
      </w:r>
      <w:r w:rsidR="00C31CE3">
        <w:t>bolje rezultate čak i za manji broj ulaznih podataka zbo</w:t>
      </w:r>
      <w:r>
        <w:t>g</w:t>
      </w:r>
      <w:r w:rsidR="00C31CE3">
        <w:t xml:space="preserve"> svoje kompleksnosti tj. korištenja dvije mreže koje međusobno komuniciraju. </w:t>
      </w:r>
      <w:r>
        <w:t>GAN model isto tako daje</w:t>
      </w:r>
      <w:r w:rsidR="00C31CE3">
        <w:t xml:space="preserve"> </w:t>
      </w:r>
      <w:r>
        <w:t xml:space="preserve">i </w:t>
      </w:r>
      <w:r w:rsidR="00C31CE3">
        <w:t xml:space="preserve">neke </w:t>
      </w:r>
      <w:r>
        <w:t>lošije rezultate koje smatram</w:t>
      </w:r>
      <w:r w:rsidR="005C1405">
        <w:t xml:space="preserve"> bi se mogli</w:t>
      </w:r>
      <w:r w:rsidR="00C31CE3">
        <w:t xml:space="preserve"> popravit</w:t>
      </w:r>
      <w:r w:rsidR="005C1405">
        <w:t>i s</w:t>
      </w:r>
      <w:r w:rsidR="00C31CE3">
        <w:t xml:space="preserve"> većim brojem ulaznih podataka. Lakša verzija ovoga rada </w:t>
      </w:r>
      <w:r>
        <w:t>koja bi po mogućnosti bila točnija nego ova trenutna, bila bi</w:t>
      </w:r>
      <w:r w:rsidR="00C31CE3">
        <w:t xml:space="preserve"> kada bi </w:t>
      </w:r>
      <w:r>
        <w:t>se</w:t>
      </w:r>
      <w:r w:rsidR="00C31CE3">
        <w:t xml:space="preserve"> zadao </w:t>
      </w:r>
      <w:r>
        <w:t>jedan</w:t>
      </w:r>
      <w:r w:rsidR="00C31CE3">
        <w:t xml:space="preserve"> od a ili b kanala te prema tome bi CNN mreža predviđala samo jedan k</w:t>
      </w:r>
      <w:r w:rsidR="005C1405">
        <w:t xml:space="preserve">anal. Isto tako postoji mogućnost da bi minimalne promjene pomogle u samom učenju </w:t>
      </w:r>
      <w:r w:rsidR="00C31CE3">
        <w:t>kao što su možda veći konvolucijski filteri.</w:t>
      </w:r>
    </w:p>
    <w:p w14:paraId="2D260C86" w14:textId="77777777" w:rsidR="00CB05CF" w:rsidRPr="009142C7" w:rsidRDefault="00CB05CF" w:rsidP="00CB05CF">
      <w:pPr>
        <w:spacing w:line="259" w:lineRule="auto"/>
        <w:jc w:val="left"/>
        <w:rPr>
          <w:rFonts w:eastAsiaTheme="majorEastAsia"/>
          <w:b/>
          <w:bCs/>
          <w:sz w:val="28"/>
          <w:szCs w:val="28"/>
        </w:rPr>
      </w:pPr>
    </w:p>
    <w:p w14:paraId="27BB40A1" w14:textId="77777777" w:rsidR="00A35DF3" w:rsidRPr="009142C7" w:rsidRDefault="00CB05CF" w:rsidP="00CB05CF">
      <w:pPr>
        <w:spacing w:line="259" w:lineRule="auto"/>
        <w:jc w:val="left"/>
        <w:rPr>
          <w:rFonts w:eastAsiaTheme="majorEastAsia"/>
          <w:b/>
          <w:bCs/>
          <w:sz w:val="28"/>
          <w:szCs w:val="28"/>
        </w:rPr>
      </w:pPr>
      <w:r w:rsidRPr="009142C7">
        <w:rPr>
          <w:rFonts w:eastAsiaTheme="majorEastAsia"/>
          <w:b/>
          <w:bCs/>
          <w:sz w:val="28"/>
          <w:szCs w:val="28"/>
        </w:rPr>
        <w:br w:type="page"/>
      </w:r>
    </w:p>
    <w:p w14:paraId="55AB330F" w14:textId="77777777" w:rsidR="00B6621C" w:rsidRPr="009142C7" w:rsidRDefault="00431A85" w:rsidP="00757599">
      <w:pPr>
        <w:pStyle w:val="Heading4"/>
      </w:pPr>
      <w:bookmarkStart w:id="27" w:name="_Toc95047602"/>
      <w:r w:rsidRPr="009142C7">
        <w:lastRenderedPageBreak/>
        <w:t>LITERATURA</w:t>
      </w:r>
      <w:bookmarkEnd w:id="27"/>
    </w:p>
    <w:p w14:paraId="26B13F20" w14:textId="39F6F686" w:rsidR="00AB0252" w:rsidRPr="009142C7" w:rsidRDefault="00713F30" w:rsidP="00AB0252">
      <w:r w:rsidRPr="009142C7">
        <w:fldChar w:fldCharType="begin"/>
      </w:r>
      <w:r w:rsidRPr="009142C7">
        <w:instrText xml:space="preserve"> ADDIN ZOTERO_BIBL {"uncited":[],"omitted":[],"custom":[]} CSL_BIBLIOGRAPHY </w:instrText>
      </w:r>
      <w:r w:rsidRPr="009142C7">
        <w:fldChar w:fldCharType="separate"/>
      </w:r>
      <w:r w:rsidR="009B635B" w:rsidRPr="009142C7">
        <w:t>[1</w:t>
      </w:r>
      <w:r w:rsidR="00AB0252" w:rsidRPr="009142C7">
        <w:t>]</w:t>
      </w:r>
      <w:r w:rsidR="009C138E" w:rsidRPr="009142C7">
        <w:t xml:space="preserve"> </w:t>
      </w:r>
      <w:r w:rsidR="00AB0252" w:rsidRPr="009142C7">
        <w:t xml:space="preserve"> Tensorflow, https://www.tensorflow.org/</w:t>
      </w:r>
    </w:p>
    <w:p w14:paraId="63533D6E" w14:textId="28515D46" w:rsidR="009A07DD" w:rsidRPr="009142C7" w:rsidRDefault="009B635B" w:rsidP="00A402E2">
      <w:pPr>
        <w:pStyle w:val="Bibliography"/>
        <w:spacing w:after="240" w:line="360" w:lineRule="auto"/>
        <w:rPr>
          <w:color w:val="212529"/>
          <w:shd w:val="clear" w:color="auto" w:fill="FFFFFF"/>
        </w:rPr>
      </w:pPr>
      <w:r w:rsidRPr="009142C7">
        <w:t>[2]</w:t>
      </w:r>
      <w:r w:rsidRPr="009142C7">
        <w:tab/>
      </w:r>
      <w:r w:rsidR="00FD7DDE" w:rsidRPr="009142C7">
        <w:t>Deep Learning, https://www.mathworks.com/discovery/deep-learning.html</w:t>
      </w:r>
    </w:p>
    <w:p w14:paraId="0B689B93" w14:textId="77777777" w:rsidR="009A07DD" w:rsidRPr="009142C7" w:rsidRDefault="0086206A" w:rsidP="00A402E2">
      <w:pPr>
        <w:pStyle w:val="Bibliography"/>
        <w:spacing w:after="240" w:line="360" w:lineRule="auto"/>
      </w:pPr>
      <w:r w:rsidRPr="009142C7">
        <w:t>[3</w:t>
      </w:r>
      <w:r w:rsidR="009A07DD" w:rsidRPr="009142C7">
        <w:t>]</w:t>
      </w:r>
      <w:r w:rsidR="004B25EE" w:rsidRPr="009142C7">
        <w:t xml:space="preserve"> </w:t>
      </w:r>
      <w:r w:rsidR="00340C02" w:rsidRPr="009142C7">
        <w:t xml:space="preserve">A. </w:t>
      </w:r>
      <w:r w:rsidR="009A07DD" w:rsidRPr="009142C7">
        <w:t>Tulenkov, Y. Yaramchenko, Anzhelika Parkhomenko, Y. Zalzubovskiy, An</w:t>
      </w:r>
      <w:r w:rsidR="00FE6847" w:rsidRPr="009142C7">
        <w:t xml:space="preserve">driy Parkhomenko, M. Kalinina, </w:t>
      </w:r>
      <w:r w:rsidR="009A07DD" w:rsidRPr="009142C7">
        <w:t>Adaption of Smart House System for People with Special Needs</w:t>
      </w:r>
      <w:r w:rsidR="00FE6847" w:rsidRPr="009142C7">
        <w:t xml:space="preserve"> Based on Wireless Technologies</w:t>
      </w:r>
      <w:r w:rsidR="009A07DD" w:rsidRPr="009142C7">
        <w:t xml:space="preserve">, </w:t>
      </w:r>
      <w:r w:rsidR="00FE6847" w:rsidRPr="009142C7">
        <w:t xml:space="preserve">Međunarodna konferencija o inteligentnom prikupljanju podataka i naprednim računalnim sustavima, Dortmund, Njemačka, rujan </w:t>
      </w:r>
      <w:r w:rsidR="009A07DD" w:rsidRPr="009142C7">
        <w:t>2020.</w:t>
      </w:r>
      <w:r w:rsidR="00FE6847" w:rsidRPr="009142C7">
        <w:t xml:space="preserve"> </w:t>
      </w:r>
      <w:r w:rsidR="009A07DD" w:rsidRPr="009142C7">
        <w:t>[30. lipnja 2021.]</w:t>
      </w:r>
    </w:p>
    <w:p w14:paraId="47251E7C" w14:textId="77777777" w:rsidR="007513A0" w:rsidRPr="009142C7" w:rsidRDefault="0086206A" w:rsidP="00A402E2">
      <w:pPr>
        <w:pStyle w:val="Bibliography"/>
        <w:spacing w:after="240" w:line="360" w:lineRule="auto"/>
      </w:pPr>
      <w:r w:rsidRPr="009142C7">
        <w:t>[4</w:t>
      </w:r>
      <w:r w:rsidR="009C667B" w:rsidRPr="009142C7">
        <w:t>]</w:t>
      </w:r>
      <w:r w:rsidR="009C667B" w:rsidRPr="009142C7">
        <w:tab/>
        <w:t>M.</w:t>
      </w:r>
      <w:r w:rsidR="007513A0" w:rsidRPr="009142C7">
        <w:t xml:space="preserve"> Li, W</w:t>
      </w:r>
      <w:r w:rsidR="009C667B" w:rsidRPr="009142C7">
        <w:t>.</w:t>
      </w:r>
      <w:r w:rsidR="007513A0" w:rsidRPr="009142C7">
        <w:t xml:space="preserve"> Gu, W</w:t>
      </w:r>
      <w:r w:rsidR="009C667B" w:rsidRPr="009142C7">
        <w:t>.</w:t>
      </w:r>
      <w:r w:rsidR="007513A0" w:rsidRPr="009142C7">
        <w:t xml:space="preserve"> Chen, Y</w:t>
      </w:r>
      <w:r w:rsidR="009C667B" w:rsidRPr="009142C7">
        <w:t>. He, Y. Wu, Y.</w:t>
      </w:r>
      <w:r w:rsidR="007513A0" w:rsidRPr="009142C7">
        <w:t xml:space="preserve"> Zhang, Smart Home: Architecture, Technologies and Systems, Elsevier, 2018. [20. kolovoza 2021.]</w:t>
      </w:r>
    </w:p>
    <w:p w14:paraId="760F4AD8" w14:textId="77777777" w:rsidR="00A402E2" w:rsidRPr="009142C7" w:rsidRDefault="00A402E2" w:rsidP="00A402E2">
      <w:pPr>
        <w:pStyle w:val="Bibliography"/>
        <w:spacing w:after="240" w:line="360" w:lineRule="auto"/>
      </w:pPr>
      <w:r w:rsidRPr="009142C7">
        <w:t>[</w:t>
      </w:r>
      <w:r w:rsidR="0086206A" w:rsidRPr="009142C7">
        <w:t>5</w:t>
      </w:r>
      <w:r w:rsidRPr="009142C7">
        <w:t>]</w:t>
      </w:r>
      <w:r w:rsidRPr="009142C7">
        <w:tab/>
        <w:t>S</w:t>
      </w:r>
      <w:r w:rsidR="009C667B" w:rsidRPr="009142C7">
        <w:t xml:space="preserve">. </w:t>
      </w:r>
      <w:r w:rsidRPr="009142C7">
        <w:t>J. Darby, Smart technology in the home: time for some clarity, Building Research &amp; Information, ožujak 2017.</w:t>
      </w:r>
      <w:r w:rsidR="0086206A" w:rsidRPr="009142C7">
        <w:t xml:space="preserve"> </w:t>
      </w:r>
      <w:r w:rsidRPr="009142C7">
        <w:t>7  [30. lipnja 2021.]</w:t>
      </w:r>
    </w:p>
    <w:p w14:paraId="43B72B77" w14:textId="77777777" w:rsidR="0086206A" w:rsidRPr="009142C7" w:rsidRDefault="0086206A" w:rsidP="0086206A">
      <w:pPr>
        <w:pStyle w:val="Bibliography"/>
        <w:spacing w:after="160" w:line="360" w:lineRule="auto"/>
        <w:rPr>
          <w:szCs w:val="24"/>
        </w:rPr>
      </w:pPr>
      <w:r w:rsidRPr="009142C7">
        <w:t xml:space="preserve">[6] </w:t>
      </w:r>
      <w:r w:rsidRPr="009142C7">
        <w:rPr>
          <w:szCs w:val="24"/>
        </w:rPr>
        <w:t xml:space="preserve">S. Balakrishnan, H. Vasudavan, R. Kumar Murugesan, </w:t>
      </w:r>
      <w:r w:rsidRPr="009142C7">
        <w:rPr>
          <w:bCs/>
          <w:szCs w:val="24"/>
        </w:rPr>
        <w:t>Smart Home Technologies: A Preliminary Review</w:t>
      </w:r>
      <w:r w:rsidRPr="009142C7">
        <w:rPr>
          <w:szCs w:val="24"/>
        </w:rPr>
        <w:t xml:space="preserve">, </w:t>
      </w:r>
      <w:r w:rsidRPr="009142C7">
        <w:rPr>
          <w:color w:val="000000"/>
          <w:szCs w:val="24"/>
          <w:shd w:val="clear" w:color="auto" w:fill="F5F5F5"/>
        </w:rPr>
        <w:t>Zbornik radova 6. međunarodne konferencije o informacijskim tehnologijama: IoT i pametni grad</w:t>
      </w:r>
      <w:r w:rsidRPr="009142C7">
        <w:rPr>
          <w:szCs w:val="24"/>
        </w:rPr>
        <w:t>, prosinac, 2018. [20. kolovoza 2021.]</w:t>
      </w:r>
    </w:p>
    <w:p w14:paraId="650B5CC1" w14:textId="77777777" w:rsidR="00C26D7F" w:rsidRPr="009142C7" w:rsidRDefault="00C26D7F" w:rsidP="00C26D7F">
      <w:pPr>
        <w:pStyle w:val="Bibliography"/>
        <w:spacing w:after="240" w:line="360" w:lineRule="auto"/>
      </w:pPr>
      <w:r w:rsidRPr="009142C7">
        <w:t>[7] D</w:t>
      </w:r>
      <w:r w:rsidR="009C667B" w:rsidRPr="009142C7">
        <w:t>.</w:t>
      </w:r>
      <w:r w:rsidRPr="009142C7">
        <w:t xml:space="preserve"> Spivey</w:t>
      </w:r>
      <w:r w:rsidRPr="009142C7">
        <w:rPr>
          <w:color w:val="333333"/>
          <w:szCs w:val="24"/>
          <w:shd w:val="clear" w:color="auto" w:fill="FCFCFC"/>
        </w:rPr>
        <w:t>,</w:t>
      </w:r>
      <w:r w:rsidRPr="009142C7">
        <w:t xml:space="preserve"> Home Automation for Dummies, John Wiley &amp; Sons, New Jersey, 2015. [30. lipnja 2021.]</w:t>
      </w:r>
    </w:p>
    <w:p w14:paraId="7FF240DC" w14:textId="77777777" w:rsidR="00C26D7F" w:rsidRPr="009142C7" w:rsidRDefault="00E52918" w:rsidP="00E52918">
      <w:pPr>
        <w:pStyle w:val="Bibliography"/>
        <w:spacing w:after="240" w:line="360" w:lineRule="auto"/>
      </w:pPr>
      <w:r w:rsidRPr="009142C7">
        <w:t>[8]</w:t>
      </w:r>
      <w:r w:rsidRPr="009142C7">
        <w:tab/>
        <w:t>K</w:t>
      </w:r>
      <w:r w:rsidR="009C667B" w:rsidRPr="009142C7">
        <w:t>.</w:t>
      </w:r>
      <w:r w:rsidRPr="009142C7">
        <w:t xml:space="preserve"> Gill, S</w:t>
      </w:r>
      <w:r w:rsidR="009C667B" w:rsidRPr="009142C7">
        <w:t>.-</w:t>
      </w:r>
      <w:r w:rsidRPr="009142C7">
        <w:t>H</w:t>
      </w:r>
      <w:r w:rsidR="009C667B" w:rsidRPr="009142C7">
        <w:t>.</w:t>
      </w:r>
      <w:r w:rsidRPr="009142C7">
        <w:t xml:space="preserve"> H. Yang, F</w:t>
      </w:r>
      <w:r w:rsidR="009C667B" w:rsidRPr="009142C7">
        <w:t>.</w:t>
      </w:r>
      <w:r w:rsidRPr="009142C7">
        <w:t xml:space="preserve"> Yao, X</w:t>
      </w:r>
      <w:r w:rsidR="009C667B" w:rsidRPr="009142C7">
        <w:t>.</w:t>
      </w:r>
      <w:r w:rsidRPr="009142C7">
        <w:t xml:space="preserve"> Lu</w:t>
      </w:r>
      <w:r w:rsidRPr="009142C7">
        <w:rPr>
          <w:color w:val="333333"/>
          <w:szCs w:val="24"/>
          <w:shd w:val="clear" w:color="auto" w:fill="FCFCFC"/>
        </w:rPr>
        <w:t>,</w:t>
      </w:r>
      <w:r w:rsidRPr="009142C7">
        <w:t xml:space="preserve"> A ZigBee-Based Home Automation System, Transakcije o potrošačkoj elektronici, svibanj 2009. [30. lipnja 2021.]</w:t>
      </w:r>
    </w:p>
    <w:p w14:paraId="4269E180" w14:textId="7271BAD2" w:rsidR="00757599" w:rsidRPr="009142C7" w:rsidRDefault="00E52918" w:rsidP="00AB0252">
      <w:pPr>
        <w:pStyle w:val="Bibliography"/>
        <w:spacing w:after="240" w:line="360" w:lineRule="auto"/>
      </w:pPr>
      <w:r w:rsidRPr="009142C7">
        <w:t>[9</w:t>
      </w:r>
      <w:r w:rsidR="004B25EE" w:rsidRPr="009142C7">
        <w:t>]</w:t>
      </w:r>
      <w:r w:rsidR="004B25EE" w:rsidRPr="009142C7">
        <w:tab/>
        <w:t xml:space="preserve">S. </w:t>
      </w:r>
      <w:r w:rsidR="004B25EE" w:rsidRPr="009142C7">
        <w:rPr>
          <w:szCs w:val="24"/>
          <w:shd w:val="clear" w:color="auto" w:fill="FCFCFC"/>
        </w:rPr>
        <w:t>Park, S. Won, J. Lee,</w:t>
      </w:r>
      <w:r w:rsidR="004B25EE" w:rsidRPr="009142C7">
        <w:t xml:space="preserve"> Smart home </w:t>
      </w:r>
      <w:r w:rsidR="004B25EE" w:rsidRPr="009142C7">
        <w:rPr>
          <w:szCs w:val="24"/>
        </w:rPr>
        <w:t>–</w:t>
      </w:r>
      <w:r w:rsidR="004B25EE" w:rsidRPr="009142C7">
        <w:t xml:space="preserve"> digitally engineered domestic life, srpanj 2003. [30. lipnja 2021.]</w:t>
      </w:r>
      <w:r w:rsidR="00713F30" w:rsidRPr="009142C7">
        <w:fldChar w:fldCharType="end"/>
      </w:r>
    </w:p>
    <w:sectPr w:rsidR="00757599" w:rsidRPr="009142C7" w:rsidSect="00CE4BDD">
      <w:headerReference w:type="default" r:id="rId49"/>
      <w:footerReference w:type="default" r:id="rId50"/>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C18A50" w14:textId="77777777" w:rsidR="008D74C2" w:rsidRDefault="008D74C2" w:rsidP="00AF338D">
      <w:r>
        <w:separator/>
      </w:r>
    </w:p>
    <w:p w14:paraId="27E42124" w14:textId="77777777" w:rsidR="008D74C2" w:rsidRDefault="008D74C2" w:rsidP="00AF338D"/>
  </w:endnote>
  <w:endnote w:type="continuationSeparator" w:id="0">
    <w:p w14:paraId="7FA2A487" w14:textId="77777777" w:rsidR="008D74C2" w:rsidRDefault="008D74C2" w:rsidP="00AF338D">
      <w:r>
        <w:continuationSeparator/>
      </w:r>
    </w:p>
    <w:p w14:paraId="1D8ECD26" w14:textId="77777777" w:rsidR="008D74C2" w:rsidRDefault="008D74C2"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haris SIL">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1212112"/>
      <w:docPartObj>
        <w:docPartGallery w:val="Page Numbers (Bottom of Page)"/>
        <w:docPartUnique/>
      </w:docPartObj>
    </w:sdtPr>
    <w:sdtEndPr>
      <w:rPr>
        <w:noProof/>
      </w:rPr>
    </w:sdtEndPr>
    <w:sdtContent>
      <w:p w14:paraId="21893D9E" w14:textId="5205DAAF" w:rsidR="00540018" w:rsidRDefault="00540018" w:rsidP="00A52499">
        <w:pPr>
          <w:pStyle w:val="Footer"/>
          <w:jc w:val="right"/>
        </w:pPr>
        <w:r>
          <w:fldChar w:fldCharType="begin"/>
        </w:r>
        <w:r>
          <w:instrText xml:space="preserve"> PAGE   \* MERGEFORMAT </w:instrText>
        </w:r>
        <w:r>
          <w:fldChar w:fldCharType="separate"/>
        </w:r>
        <w:r w:rsidR="00400D50">
          <w:rPr>
            <w:noProof/>
          </w:rPr>
          <w:t>2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55CAA" w14:textId="77777777" w:rsidR="008D74C2" w:rsidRDefault="008D74C2" w:rsidP="00AF338D">
      <w:r>
        <w:separator/>
      </w:r>
    </w:p>
    <w:p w14:paraId="5FB09A48" w14:textId="77777777" w:rsidR="008D74C2" w:rsidRDefault="008D74C2" w:rsidP="00AF338D"/>
  </w:footnote>
  <w:footnote w:type="continuationSeparator" w:id="0">
    <w:p w14:paraId="603BF373" w14:textId="77777777" w:rsidR="008D74C2" w:rsidRDefault="008D74C2" w:rsidP="00AF338D">
      <w:r>
        <w:continuationSeparator/>
      </w:r>
    </w:p>
    <w:p w14:paraId="76F77C9C" w14:textId="77777777" w:rsidR="008D74C2" w:rsidRDefault="008D74C2"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C3B1E" w14:textId="77777777" w:rsidR="00540018" w:rsidRDefault="005400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pPr>
        <w:tabs>
          <w:tab w:val="num" w:pos="643"/>
        </w:tabs>
        <w:ind w:left="643"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114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6C16231"/>
    <w:multiLevelType w:val="hybridMultilevel"/>
    <w:tmpl w:val="8C5AC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D1827EC"/>
    <w:multiLevelType w:val="multilevel"/>
    <w:tmpl w:val="1152D070"/>
    <w:lvl w:ilvl="0">
      <w:start w:val="1"/>
      <w:numFmt w:val="decimal"/>
      <w:lvlText w:val="%1."/>
      <w:lvlJc w:val="left"/>
      <w:pPr>
        <w:ind w:left="420" w:hanging="420"/>
      </w:pPr>
      <w:rPr>
        <w:rFonts w:hint="default"/>
      </w:rPr>
    </w:lvl>
    <w:lvl w:ilvl="1">
      <w:start w:val="1"/>
      <w:numFmt w:val="decimal"/>
      <w:lvlText w:val="%1.%2."/>
      <w:lvlJc w:val="left"/>
      <w:pPr>
        <w:ind w:left="1128" w:hanging="4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15"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6"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45A10BD"/>
    <w:multiLevelType w:val="hybridMultilevel"/>
    <w:tmpl w:val="955C7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40843B8A"/>
    <w:multiLevelType w:val="hybridMultilevel"/>
    <w:tmpl w:val="A5543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4" w15:restartNumberingAfterBreak="0">
    <w:nsid w:val="5CD3540C"/>
    <w:multiLevelType w:val="multilevel"/>
    <w:tmpl w:val="1152D070"/>
    <w:lvl w:ilvl="0">
      <w:start w:val="1"/>
      <w:numFmt w:val="decimal"/>
      <w:lvlText w:val="%1."/>
      <w:lvlJc w:val="left"/>
      <w:pPr>
        <w:ind w:left="420" w:hanging="420"/>
      </w:pPr>
      <w:rPr>
        <w:rFonts w:hint="default"/>
      </w:rPr>
    </w:lvl>
    <w:lvl w:ilvl="1">
      <w:start w:val="1"/>
      <w:numFmt w:val="decimal"/>
      <w:lvlText w:val="%1.%2."/>
      <w:lvlJc w:val="left"/>
      <w:pPr>
        <w:ind w:left="1128" w:hanging="4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25"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6"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7" w15:restartNumberingAfterBreak="0">
    <w:nsid w:val="6BE92A83"/>
    <w:multiLevelType w:val="multilevel"/>
    <w:tmpl w:val="458EDD2A"/>
    <w:lvl w:ilvl="0">
      <w:start w:val="1"/>
      <w:numFmt w:val="decimal"/>
      <w:lvlText w:val="%1."/>
      <w:lvlJc w:val="left"/>
      <w:pPr>
        <w:ind w:left="360" w:hanging="360"/>
      </w:pPr>
    </w:lvl>
    <w:lvl w:ilvl="1">
      <w:start w:val="1"/>
      <w:numFmt w:val="decimal"/>
      <w:lvlText w:val="%1.%2."/>
      <w:lvlJc w:val="left"/>
      <w:pPr>
        <w:ind w:left="1284"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82445DC"/>
    <w:multiLevelType w:val="hybridMultilevel"/>
    <w:tmpl w:val="97DAF04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9"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abstractNumId w:val="19"/>
  </w:num>
  <w:num w:numId="2">
    <w:abstractNumId w:val="22"/>
  </w:num>
  <w:num w:numId="3">
    <w:abstractNumId w:val="11"/>
  </w:num>
  <w:num w:numId="4">
    <w:abstractNumId w:val="13"/>
  </w:num>
  <w:num w:numId="5">
    <w:abstractNumId w:val="20"/>
  </w:num>
  <w:num w:numId="6">
    <w:abstractNumId w:val="15"/>
  </w:num>
  <w:num w:numId="7">
    <w:abstractNumId w:val="23"/>
  </w:num>
  <w:num w:numId="8">
    <w:abstractNumId w:val="26"/>
  </w:num>
  <w:num w:numId="9">
    <w:abstractNumId w:val="29"/>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
    <w:lvlOverride w:ilvl="0">
      <w:startOverride w:val="1"/>
    </w:lvlOverride>
  </w:num>
  <w:num w:numId="24">
    <w:abstractNumId w:val="3"/>
    <w:lvlOverride w:ilvl="0">
      <w:startOverride w:val="1"/>
    </w:lvlOverride>
  </w:num>
  <w:num w:numId="25">
    <w:abstractNumId w:val="3"/>
    <w:lvlOverride w:ilvl="0">
      <w:startOverride w:val="1"/>
    </w:lvlOverride>
  </w:num>
  <w:num w:numId="26">
    <w:abstractNumId w:val="3"/>
    <w:lvlOverride w:ilvl="0">
      <w:startOverride w:val="1"/>
    </w:lvlOverride>
  </w:num>
  <w:num w:numId="27">
    <w:abstractNumId w:val="3"/>
    <w:lvlOverride w:ilvl="0">
      <w:startOverride w:val="1"/>
    </w:lvlOverride>
  </w:num>
  <w:num w:numId="28">
    <w:abstractNumId w:val="3"/>
    <w:lvlOverride w:ilvl="0">
      <w:startOverride w:val="1"/>
    </w:lvlOverride>
  </w:num>
  <w:num w:numId="29">
    <w:abstractNumId w:val="18"/>
  </w:num>
  <w:num w:numId="30">
    <w:abstractNumId w:val="10"/>
  </w:num>
  <w:num w:numId="31">
    <w:abstractNumId w:val="3"/>
    <w:lvlOverride w:ilvl="0">
      <w:startOverride w:val="1"/>
    </w:lvlOverride>
  </w:num>
  <w:num w:numId="32">
    <w:abstractNumId w:val="3"/>
    <w:lvlOverride w:ilvl="0">
      <w:startOverride w:val="1"/>
    </w:lvlOverride>
  </w:num>
  <w:num w:numId="33">
    <w:abstractNumId w:val="25"/>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8"/>
  </w:num>
  <w:num w:numId="36">
    <w:abstractNumId w:val="27"/>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2"/>
  </w:num>
  <w:num w:numId="39">
    <w:abstractNumId w:val="17"/>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4"/>
  </w:num>
  <w:num w:numId="47">
    <w:abstractNumId w:val="14"/>
  </w:num>
  <w:num w:numId="4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082"/>
    <w:rsid w:val="00000288"/>
    <w:rsid w:val="00007983"/>
    <w:rsid w:val="00013502"/>
    <w:rsid w:val="00020DA9"/>
    <w:rsid w:val="000344A9"/>
    <w:rsid w:val="00037F75"/>
    <w:rsid w:val="00040EB9"/>
    <w:rsid w:val="0004391D"/>
    <w:rsid w:val="00043A4E"/>
    <w:rsid w:val="00050FBF"/>
    <w:rsid w:val="00051B77"/>
    <w:rsid w:val="00054F1E"/>
    <w:rsid w:val="000650FF"/>
    <w:rsid w:val="00067306"/>
    <w:rsid w:val="00073E6F"/>
    <w:rsid w:val="000779D3"/>
    <w:rsid w:val="000871F4"/>
    <w:rsid w:val="000917A2"/>
    <w:rsid w:val="00091CE7"/>
    <w:rsid w:val="0009609A"/>
    <w:rsid w:val="00097D58"/>
    <w:rsid w:val="000B0D97"/>
    <w:rsid w:val="000B54C4"/>
    <w:rsid w:val="000B55EA"/>
    <w:rsid w:val="000C1B6B"/>
    <w:rsid w:val="000C1F74"/>
    <w:rsid w:val="000C7146"/>
    <w:rsid w:val="000D42C9"/>
    <w:rsid w:val="000D52E9"/>
    <w:rsid w:val="000E5936"/>
    <w:rsid w:val="000F4503"/>
    <w:rsid w:val="000F5FA7"/>
    <w:rsid w:val="001026D3"/>
    <w:rsid w:val="00115913"/>
    <w:rsid w:val="00117C07"/>
    <w:rsid w:val="0012697B"/>
    <w:rsid w:val="0012763B"/>
    <w:rsid w:val="00130591"/>
    <w:rsid w:val="0013455B"/>
    <w:rsid w:val="00136717"/>
    <w:rsid w:val="00141B31"/>
    <w:rsid w:val="00145413"/>
    <w:rsid w:val="00145EE9"/>
    <w:rsid w:val="0015189E"/>
    <w:rsid w:val="0015336B"/>
    <w:rsid w:val="00163933"/>
    <w:rsid w:val="00171003"/>
    <w:rsid w:val="00177C19"/>
    <w:rsid w:val="00185BA1"/>
    <w:rsid w:val="00187BBB"/>
    <w:rsid w:val="00193D0C"/>
    <w:rsid w:val="001A5D7D"/>
    <w:rsid w:val="001B2820"/>
    <w:rsid w:val="001B30C3"/>
    <w:rsid w:val="001C3483"/>
    <w:rsid w:val="001C7E01"/>
    <w:rsid w:val="001D3336"/>
    <w:rsid w:val="001D339F"/>
    <w:rsid w:val="001D410A"/>
    <w:rsid w:val="001D440D"/>
    <w:rsid w:val="001D4A6B"/>
    <w:rsid w:val="001E0643"/>
    <w:rsid w:val="001E7DF6"/>
    <w:rsid w:val="00202583"/>
    <w:rsid w:val="00202C0A"/>
    <w:rsid w:val="002126C5"/>
    <w:rsid w:val="00215CE9"/>
    <w:rsid w:val="00223A15"/>
    <w:rsid w:val="002335E2"/>
    <w:rsid w:val="0023670C"/>
    <w:rsid w:val="0024012C"/>
    <w:rsid w:val="00240474"/>
    <w:rsid w:val="002413C7"/>
    <w:rsid w:val="00250A60"/>
    <w:rsid w:val="00255CD6"/>
    <w:rsid w:val="00267772"/>
    <w:rsid w:val="00267C5D"/>
    <w:rsid w:val="0027163E"/>
    <w:rsid w:val="0027257B"/>
    <w:rsid w:val="00281CF5"/>
    <w:rsid w:val="002820FC"/>
    <w:rsid w:val="00283558"/>
    <w:rsid w:val="002877D9"/>
    <w:rsid w:val="00296BF7"/>
    <w:rsid w:val="002A69E4"/>
    <w:rsid w:val="002B11A8"/>
    <w:rsid w:val="002B4D78"/>
    <w:rsid w:val="002C4108"/>
    <w:rsid w:val="002D4205"/>
    <w:rsid w:val="002E1B84"/>
    <w:rsid w:val="002E42E5"/>
    <w:rsid w:val="002E7058"/>
    <w:rsid w:val="002E70E7"/>
    <w:rsid w:val="002F3A0B"/>
    <w:rsid w:val="003058A8"/>
    <w:rsid w:val="00305AD6"/>
    <w:rsid w:val="00305F48"/>
    <w:rsid w:val="00315715"/>
    <w:rsid w:val="0031592D"/>
    <w:rsid w:val="0032330B"/>
    <w:rsid w:val="00340C02"/>
    <w:rsid w:val="0034149F"/>
    <w:rsid w:val="0034454E"/>
    <w:rsid w:val="00346703"/>
    <w:rsid w:val="003472CB"/>
    <w:rsid w:val="00353B21"/>
    <w:rsid w:val="003544F2"/>
    <w:rsid w:val="00356846"/>
    <w:rsid w:val="00380CCF"/>
    <w:rsid w:val="0038375B"/>
    <w:rsid w:val="003A210C"/>
    <w:rsid w:val="003A422D"/>
    <w:rsid w:val="003A6CF0"/>
    <w:rsid w:val="003B7B62"/>
    <w:rsid w:val="003D0944"/>
    <w:rsid w:val="003D1125"/>
    <w:rsid w:val="003D2018"/>
    <w:rsid w:val="003D4BC7"/>
    <w:rsid w:val="003D5D0C"/>
    <w:rsid w:val="003D7E91"/>
    <w:rsid w:val="003E245D"/>
    <w:rsid w:val="003E34AD"/>
    <w:rsid w:val="003E466B"/>
    <w:rsid w:val="003F2F87"/>
    <w:rsid w:val="003F736B"/>
    <w:rsid w:val="00400D50"/>
    <w:rsid w:val="0040106C"/>
    <w:rsid w:val="004069D2"/>
    <w:rsid w:val="00407335"/>
    <w:rsid w:val="0040758C"/>
    <w:rsid w:val="004152F1"/>
    <w:rsid w:val="00415379"/>
    <w:rsid w:val="00422F53"/>
    <w:rsid w:val="00424127"/>
    <w:rsid w:val="00424FDA"/>
    <w:rsid w:val="00431A85"/>
    <w:rsid w:val="00431AD8"/>
    <w:rsid w:val="00436DF3"/>
    <w:rsid w:val="00437910"/>
    <w:rsid w:val="004406D6"/>
    <w:rsid w:val="004472BB"/>
    <w:rsid w:val="0045557F"/>
    <w:rsid w:val="00455D4B"/>
    <w:rsid w:val="00460EFB"/>
    <w:rsid w:val="00461257"/>
    <w:rsid w:val="00463CA2"/>
    <w:rsid w:val="00464798"/>
    <w:rsid w:val="00471F5D"/>
    <w:rsid w:val="0048143B"/>
    <w:rsid w:val="0049209E"/>
    <w:rsid w:val="00492878"/>
    <w:rsid w:val="004940A5"/>
    <w:rsid w:val="004960BF"/>
    <w:rsid w:val="004A6E9C"/>
    <w:rsid w:val="004A7CB8"/>
    <w:rsid w:val="004B25EE"/>
    <w:rsid w:val="004C231A"/>
    <w:rsid w:val="004C4A55"/>
    <w:rsid w:val="004C7277"/>
    <w:rsid w:val="004D58C9"/>
    <w:rsid w:val="004D6B04"/>
    <w:rsid w:val="004E006E"/>
    <w:rsid w:val="004E5C1F"/>
    <w:rsid w:val="00506865"/>
    <w:rsid w:val="005101AF"/>
    <w:rsid w:val="0051356D"/>
    <w:rsid w:val="0052675E"/>
    <w:rsid w:val="00531F43"/>
    <w:rsid w:val="00532EED"/>
    <w:rsid w:val="00540018"/>
    <w:rsid w:val="00543407"/>
    <w:rsid w:val="005434AB"/>
    <w:rsid w:val="00543E9A"/>
    <w:rsid w:val="0054687A"/>
    <w:rsid w:val="00550625"/>
    <w:rsid w:val="0055364B"/>
    <w:rsid w:val="0057187E"/>
    <w:rsid w:val="00574DEC"/>
    <w:rsid w:val="00576E2F"/>
    <w:rsid w:val="00577E85"/>
    <w:rsid w:val="00585172"/>
    <w:rsid w:val="005926A5"/>
    <w:rsid w:val="00595C63"/>
    <w:rsid w:val="00596C77"/>
    <w:rsid w:val="005A3DFC"/>
    <w:rsid w:val="005A532A"/>
    <w:rsid w:val="005B2A0B"/>
    <w:rsid w:val="005B4201"/>
    <w:rsid w:val="005B499F"/>
    <w:rsid w:val="005B5AB9"/>
    <w:rsid w:val="005B7232"/>
    <w:rsid w:val="005C1405"/>
    <w:rsid w:val="005C2AFE"/>
    <w:rsid w:val="005C3332"/>
    <w:rsid w:val="005C74C2"/>
    <w:rsid w:val="005D4156"/>
    <w:rsid w:val="005E01A8"/>
    <w:rsid w:val="005E736A"/>
    <w:rsid w:val="005E7E54"/>
    <w:rsid w:val="005F289D"/>
    <w:rsid w:val="005F73B6"/>
    <w:rsid w:val="006051FA"/>
    <w:rsid w:val="006118D8"/>
    <w:rsid w:val="00616A81"/>
    <w:rsid w:val="00623BBB"/>
    <w:rsid w:val="00626C60"/>
    <w:rsid w:val="00627F38"/>
    <w:rsid w:val="00627F39"/>
    <w:rsid w:val="006310E5"/>
    <w:rsid w:val="00633BA1"/>
    <w:rsid w:val="00634CDD"/>
    <w:rsid w:val="00641B8B"/>
    <w:rsid w:val="00642F76"/>
    <w:rsid w:val="00650330"/>
    <w:rsid w:val="006566BC"/>
    <w:rsid w:val="006577C4"/>
    <w:rsid w:val="00661CD1"/>
    <w:rsid w:val="00667914"/>
    <w:rsid w:val="006753EC"/>
    <w:rsid w:val="006754AA"/>
    <w:rsid w:val="00680030"/>
    <w:rsid w:val="00680D8C"/>
    <w:rsid w:val="006829DA"/>
    <w:rsid w:val="00683FFE"/>
    <w:rsid w:val="00685045"/>
    <w:rsid w:val="00686224"/>
    <w:rsid w:val="00692D3D"/>
    <w:rsid w:val="00695C93"/>
    <w:rsid w:val="006A5664"/>
    <w:rsid w:val="006B026F"/>
    <w:rsid w:val="006B2AD1"/>
    <w:rsid w:val="006B2D44"/>
    <w:rsid w:val="006B4760"/>
    <w:rsid w:val="006B478A"/>
    <w:rsid w:val="006E0E55"/>
    <w:rsid w:val="006E2430"/>
    <w:rsid w:val="006F2577"/>
    <w:rsid w:val="006F4E5F"/>
    <w:rsid w:val="007006D3"/>
    <w:rsid w:val="00700F59"/>
    <w:rsid w:val="00707153"/>
    <w:rsid w:val="00710CF0"/>
    <w:rsid w:val="00713F30"/>
    <w:rsid w:val="00721738"/>
    <w:rsid w:val="007247B7"/>
    <w:rsid w:val="00725580"/>
    <w:rsid w:val="007262D7"/>
    <w:rsid w:val="00732C75"/>
    <w:rsid w:val="00744638"/>
    <w:rsid w:val="00745934"/>
    <w:rsid w:val="007513A0"/>
    <w:rsid w:val="00756838"/>
    <w:rsid w:val="00757599"/>
    <w:rsid w:val="00767136"/>
    <w:rsid w:val="0077184D"/>
    <w:rsid w:val="00771B17"/>
    <w:rsid w:val="00772EDC"/>
    <w:rsid w:val="0078001B"/>
    <w:rsid w:val="00780CD4"/>
    <w:rsid w:val="00793E04"/>
    <w:rsid w:val="0079686C"/>
    <w:rsid w:val="00797DFF"/>
    <w:rsid w:val="007A7D67"/>
    <w:rsid w:val="007B27FE"/>
    <w:rsid w:val="007B2A4C"/>
    <w:rsid w:val="007C0464"/>
    <w:rsid w:val="007C10CD"/>
    <w:rsid w:val="007C67B6"/>
    <w:rsid w:val="007C7FD9"/>
    <w:rsid w:val="007D6A3E"/>
    <w:rsid w:val="007E28D6"/>
    <w:rsid w:val="007E6183"/>
    <w:rsid w:val="007F1B7E"/>
    <w:rsid w:val="007F68B7"/>
    <w:rsid w:val="0080031F"/>
    <w:rsid w:val="008051B8"/>
    <w:rsid w:val="008063D9"/>
    <w:rsid w:val="00806CD9"/>
    <w:rsid w:val="0083143C"/>
    <w:rsid w:val="00833AAD"/>
    <w:rsid w:val="00837E80"/>
    <w:rsid w:val="0084116B"/>
    <w:rsid w:val="008458AD"/>
    <w:rsid w:val="00847FD9"/>
    <w:rsid w:val="008505D2"/>
    <w:rsid w:val="008537F9"/>
    <w:rsid w:val="00854100"/>
    <w:rsid w:val="00854905"/>
    <w:rsid w:val="0086206A"/>
    <w:rsid w:val="008653FB"/>
    <w:rsid w:val="0086776A"/>
    <w:rsid w:val="00870983"/>
    <w:rsid w:val="00874737"/>
    <w:rsid w:val="00874C9F"/>
    <w:rsid w:val="00881425"/>
    <w:rsid w:val="00887702"/>
    <w:rsid w:val="0089266E"/>
    <w:rsid w:val="00892DBB"/>
    <w:rsid w:val="00895E4E"/>
    <w:rsid w:val="00897E9C"/>
    <w:rsid w:val="008A2091"/>
    <w:rsid w:val="008A4927"/>
    <w:rsid w:val="008A5E74"/>
    <w:rsid w:val="008A6D78"/>
    <w:rsid w:val="008B2789"/>
    <w:rsid w:val="008B3BD1"/>
    <w:rsid w:val="008B563B"/>
    <w:rsid w:val="008C1A00"/>
    <w:rsid w:val="008C279C"/>
    <w:rsid w:val="008C540B"/>
    <w:rsid w:val="008C7938"/>
    <w:rsid w:val="008D207D"/>
    <w:rsid w:val="008D74C2"/>
    <w:rsid w:val="008E69E6"/>
    <w:rsid w:val="008F117B"/>
    <w:rsid w:val="008F24B5"/>
    <w:rsid w:val="008F50CC"/>
    <w:rsid w:val="008F60CF"/>
    <w:rsid w:val="00900FFE"/>
    <w:rsid w:val="00901D94"/>
    <w:rsid w:val="009043D7"/>
    <w:rsid w:val="00905622"/>
    <w:rsid w:val="00905824"/>
    <w:rsid w:val="009062FE"/>
    <w:rsid w:val="009142C7"/>
    <w:rsid w:val="00915848"/>
    <w:rsid w:val="009249BC"/>
    <w:rsid w:val="00927448"/>
    <w:rsid w:val="00931B16"/>
    <w:rsid w:val="0093488D"/>
    <w:rsid w:val="009351B4"/>
    <w:rsid w:val="00936055"/>
    <w:rsid w:val="009422F4"/>
    <w:rsid w:val="009425D2"/>
    <w:rsid w:val="009618EE"/>
    <w:rsid w:val="0096449C"/>
    <w:rsid w:val="00967E09"/>
    <w:rsid w:val="0097391E"/>
    <w:rsid w:val="00974780"/>
    <w:rsid w:val="00976030"/>
    <w:rsid w:val="00977331"/>
    <w:rsid w:val="009808CD"/>
    <w:rsid w:val="00985F7C"/>
    <w:rsid w:val="00987A38"/>
    <w:rsid w:val="0099224D"/>
    <w:rsid w:val="00994040"/>
    <w:rsid w:val="00995ECB"/>
    <w:rsid w:val="009A07DD"/>
    <w:rsid w:val="009A4963"/>
    <w:rsid w:val="009B2F13"/>
    <w:rsid w:val="009B47C5"/>
    <w:rsid w:val="009B5C4C"/>
    <w:rsid w:val="009B635B"/>
    <w:rsid w:val="009C0630"/>
    <w:rsid w:val="009C138E"/>
    <w:rsid w:val="009C1985"/>
    <w:rsid w:val="009C432A"/>
    <w:rsid w:val="009C667B"/>
    <w:rsid w:val="009D055E"/>
    <w:rsid w:val="009D3E3E"/>
    <w:rsid w:val="009D53E2"/>
    <w:rsid w:val="009D5F39"/>
    <w:rsid w:val="009D69FC"/>
    <w:rsid w:val="009E1BED"/>
    <w:rsid w:val="009E3581"/>
    <w:rsid w:val="009E649B"/>
    <w:rsid w:val="00A00286"/>
    <w:rsid w:val="00A02A8E"/>
    <w:rsid w:val="00A127C8"/>
    <w:rsid w:val="00A21799"/>
    <w:rsid w:val="00A26A1A"/>
    <w:rsid w:val="00A33F2D"/>
    <w:rsid w:val="00A358E5"/>
    <w:rsid w:val="00A35DF3"/>
    <w:rsid w:val="00A36254"/>
    <w:rsid w:val="00A402E2"/>
    <w:rsid w:val="00A442EA"/>
    <w:rsid w:val="00A46E43"/>
    <w:rsid w:val="00A52499"/>
    <w:rsid w:val="00A53A51"/>
    <w:rsid w:val="00A60BE7"/>
    <w:rsid w:val="00A665C7"/>
    <w:rsid w:val="00A72E74"/>
    <w:rsid w:val="00A8100B"/>
    <w:rsid w:val="00A81403"/>
    <w:rsid w:val="00A8202E"/>
    <w:rsid w:val="00A831FB"/>
    <w:rsid w:val="00A83CD5"/>
    <w:rsid w:val="00A85944"/>
    <w:rsid w:val="00A86D86"/>
    <w:rsid w:val="00A95993"/>
    <w:rsid w:val="00AA4885"/>
    <w:rsid w:val="00AB0252"/>
    <w:rsid w:val="00AC5A80"/>
    <w:rsid w:val="00AD14A0"/>
    <w:rsid w:val="00AD4DE3"/>
    <w:rsid w:val="00AD69E8"/>
    <w:rsid w:val="00AD6B2D"/>
    <w:rsid w:val="00AE0B55"/>
    <w:rsid w:val="00AF29A4"/>
    <w:rsid w:val="00AF338D"/>
    <w:rsid w:val="00AF7C26"/>
    <w:rsid w:val="00B00969"/>
    <w:rsid w:val="00B041A8"/>
    <w:rsid w:val="00B07B76"/>
    <w:rsid w:val="00B2379A"/>
    <w:rsid w:val="00B308EE"/>
    <w:rsid w:val="00B30E5E"/>
    <w:rsid w:val="00B36716"/>
    <w:rsid w:val="00B41893"/>
    <w:rsid w:val="00B44713"/>
    <w:rsid w:val="00B56B8E"/>
    <w:rsid w:val="00B57F49"/>
    <w:rsid w:val="00B63608"/>
    <w:rsid w:val="00B65994"/>
    <w:rsid w:val="00B6621C"/>
    <w:rsid w:val="00B72562"/>
    <w:rsid w:val="00B72604"/>
    <w:rsid w:val="00B811CA"/>
    <w:rsid w:val="00B8180E"/>
    <w:rsid w:val="00B863D7"/>
    <w:rsid w:val="00B86613"/>
    <w:rsid w:val="00BA3BDD"/>
    <w:rsid w:val="00BA3C61"/>
    <w:rsid w:val="00BA479C"/>
    <w:rsid w:val="00BA489B"/>
    <w:rsid w:val="00BA7650"/>
    <w:rsid w:val="00BB0DBA"/>
    <w:rsid w:val="00BB2E16"/>
    <w:rsid w:val="00BC1C08"/>
    <w:rsid w:val="00BC351D"/>
    <w:rsid w:val="00BD459F"/>
    <w:rsid w:val="00BD74FC"/>
    <w:rsid w:val="00BF715C"/>
    <w:rsid w:val="00C02BF0"/>
    <w:rsid w:val="00C13777"/>
    <w:rsid w:val="00C13CBF"/>
    <w:rsid w:val="00C2069D"/>
    <w:rsid w:val="00C21DF6"/>
    <w:rsid w:val="00C22DEA"/>
    <w:rsid w:val="00C26103"/>
    <w:rsid w:val="00C26D7F"/>
    <w:rsid w:val="00C27398"/>
    <w:rsid w:val="00C3182E"/>
    <w:rsid w:val="00C31CE3"/>
    <w:rsid w:val="00C31DA7"/>
    <w:rsid w:val="00C3587F"/>
    <w:rsid w:val="00C417FC"/>
    <w:rsid w:val="00C42957"/>
    <w:rsid w:val="00C43524"/>
    <w:rsid w:val="00C46289"/>
    <w:rsid w:val="00C5040A"/>
    <w:rsid w:val="00C52698"/>
    <w:rsid w:val="00C53F5E"/>
    <w:rsid w:val="00C5628C"/>
    <w:rsid w:val="00C673FA"/>
    <w:rsid w:val="00C67C95"/>
    <w:rsid w:val="00C70A19"/>
    <w:rsid w:val="00C7726C"/>
    <w:rsid w:val="00C83160"/>
    <w:rsid w:val="00C85411"/>
    <w:rsid w:val="00C92AA8"/>
    <w:rsid w:val="00C939D5"/>
    <w:rsid w:val="00C97822"/>
    <w:rsid w:val="00CB05CF"/>
    <w:rsid w:val="00CB08BB"/>
    <w:rsid w:val="00CB7788"/>
    <w:rsid w:val="00CD204B"/>
    <w:rsid w:val="00CD25EB"/>
    <w:rsid w:val="00CD51F1"/>
    <w:rsid w:val="00CD6693"/>
    <w:rsid w:val="00CD6A61"/>
    <w:rsid w:val="00CD74CD"/>
    <w:rsid w:val="00CE040D"/>
    <w:rsid w:val="00CE16FC"/>
    <w:rsid w:val="00CE4BDD"/>
    <w:rsid w:val="00CE50D2"/>
    <w:rsid w:val="00CE7CEF"/>
    <w:rsid w:val="00CF04B6"/>
    <w:rsid w:val="00CF2AC2"/>
    <w:rsid w:val="00CF61CC"/>
    <w:rsid w:val="00CF76CC"/>
    <w:rsid w:val="00D00D07"/>
    <w:rsid w:val="00D046BA"/>
    <w:rsid w:val="00D07E71"/>
    <w:rsid w:val="00D1043B"/>
    <w:rsid w:val="00D10FE3"/>
    <w:rsid w:val="00D118C0"/>
    <w:rsid w:val="00D12C9F"/>
    <w:rsid w:val="00D26EB4"/>
    <w:rsid w:val="00D32C24"/>
    <w:rsid w:val="00D3321D"/>
    <w:rsid w:val="00D34D12"/>
    <w:rsid w:val="00D36282"/>
    <w:rsid w:val="00D50D9C"/>
    <w:rsid w:val="00D529E4"/>
    <w:rsid w:val="00D55542"/>
    <w:rsid w:val="00D631A8"/>
    <w:rsid w:val="00D6402E"/>
    <w:rsid w:val="00D71C56"/>
    <w:rsid w:val="00D7275F"/>
    <w:rsid w:val="00D75530"/>
    <w:rsid w:val="00D80B6C"/>
    <w:rsid w:val="00D818F1"/>
    <w:rsid w:val="00D83D7B"/>
    <w:rsid w:val="00D913C7"/>
    <w:rsid w:val="00D91F4E"/>
    <w:rsid w:val="00D93B24"/>
    <w:rsid w:val="00D94167"/>
    <w:rsid w:val="00D9641E"/>
    <w:rsid w:val="00DA1EC9"/>
    <w:rsid w:val="00DB0E1C"/>
    <w:rsid w:val="00DB2E92"/>
    <w:rsid w:val="00DC25AA"/>
    <w:rsid w:val="00DC5294"/>
    <w:rsid w:val="00DC795F"/>
    <w:rsid w:val="00DD00C2"/>
    <w:rsid w:val="00DD2641"/>
    <w:rsid w:val="00DD4904"/>
    <w:rsid w:val="00DD6071"/>
    <w:rsid w:val="00DD669D"/>
    <w:rsid w:val="00DE0D2B"/>
    <w:rsid w:val="00DE179B"/>
    <w:rsid w:val="00DE2A24"/>
    <w:rsid w:val="00DE5051"/>
    <w:rsid w:val="00DE7F16"/>
    <w:rsid w:val="00DF27DC"/>
    <w:rsid w:val="00DF2B68"/>
    <w:rsid w:val="00DF647F"/>
    <w:rsid w:val="00E13FC2"/>
    <w:rsid w:val="00E20561"/>
    <w:rsid w:val="00E41AF9"/>
    <w:rsid w:val="00E434C9"/>
    <w:rsid w:val="00E47127"/>
    <w:rsid w:val="00E47B43"/>
    <w:rsid w:val="00E5023C"/>
    <w:rsid w:val="00E506D6"/>
    <w:rsid w:val="00E50D39"/>
    <w:rsid w:val="00E522DF"/>
    <w:rsid w:val="00E52918"/>
    <w:rsid w:val="00E633E7"/>
    <w:rsid w:val="00E74C90"/>
    <w:rsid w:val="00E8220E"/>
    <w:rsid w:val="00E92B95"/>
    <w:rsid w:val="00E97F7B"/>
    <w:rsid w:val="00EA0357"/>
    <w:rsid w:val="00EA47D0"/>
    <w:rsid w:val="00EA5FE8"/>
    <w:rsid w:val="00EA7583"/>
    <w:rsid w:val="00EB2FE4"/>
    <w:rsid w:val="00EC0801"/>
    <w:rsid w:val="00EC6060"/>
    <w:rsid w:val="00EC7BF0"/>
    <w:rsid w:val="00EF2FDC"/>
    <w:rsid w:val="00EF5C37"/>
    <w:rsid w:val="00EF64C2"/>
    <w:rsid w:val="00EF6B77"/>
    <w:rsid w:val="00F07AE4"/>
    <w:rsid w:val="00F129FB"/>
    <w:rsid w:val="00F14176"/>
    <w:rsid w:val="00F1555C"/>
    <w:rsid w:val="00F229F5"/>
    <w:rsid w:val="00F25F8E"/>
    <w:rsid w:val="00F26326"/>
    <w:rsid w:val="00F2782C"/>
    <w:rsid w:val="00F335C5"/>
    <w:rsid w:val="00F37909"/>
    <w:rsid w:val="00F45ECD"/>
    <w:rsid w:val="00F5067A"/>
    <w:rsid w:val="00F53E70"/>
    <w:rsid w:val="00F542A4"/>
    <w:rsid w:val="00F733A8"/>
    <w:rsid w:val="00F74082"/>
    <w:rsid w:val="00F80981"/>
    <w:rsid w:val="00F8318A"/>
    <w:rsid w:val="00F84B24"/>
    <w:rsid w:val="00F85D87"/>
    <w:rsid w:val="00F87C3B"/>
    <w:rsid w:val="00F9401C"/>
    <w:rsid w:val="00FB2A1C"/>
    <w:rsid w:val="00FC0A25"/>
    <w:rsid w:val="00FC2CF5"/>
    <w:rsid w:val="00FC4686"/>
    <w:rsid w:val="00FD4E5E"/>
    <w:rsid w:val="00FD7DDE"/>
    <w:rsid w:val="00FE01AF"/>
    <w:rsid w:val="00FE6847"/>
    <w:rsid w:val="00FE6F9D"/>
    <w:rsid w:val="00FE7436"/>
    <w:rsid w:val="00FE7D61"/>
    <w:rsid w:val="00FF0E2F"/>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2F78B61"/>
  <w15:chartTrackingRefBased/>
  <w15:docId w15:val="{F94F7FA6-1873-4BCE-8842-B45E29FB7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5824"/>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2984"/>
      <w:outlineLvl w:val="1"/>
    </w:pPr>
  </w:style>
  <w:style w:type="paragraph" w:styleId="Heading3">
    <w:name w:val="heading 3"/>
    <w:basedOn w:val="Heading2"/>
    <w:next w:val="Normal"/>
    <w:link w:val="Heading3Char"/>
    <w:uiPriority w:val="9"/>
    <w:unhideWhenUsed/>
    <w:qFormat/>
    <w:rsid w:val="005D4156"/>
    <w:pPr>
      <w:numPr>
        <w:ilvl w:val="2"/>
      </w:numPr>
      <w:spacing w:before="120" w:after="120"/>
      <w:outlineLvl w:val="2"/>
    </w:pPr>
    <w:rPr>
      <w:sz w:val="24"/>
      <w:szCs w:val="24"/>
    </w:rPr>
  </w:style>
  <w:style w:type="paragraph" w:styleId="Heading4">
    <w:name w:val="heading 4"/>
    <w:basedOn w:val="Heading1"/>
    <w:next w:val="Normal"/>
    <w:link w:val="Heading4Char"/>
    <w:uiPriority w:val="9"/>
    <w:unhideWhenUsed/>
    <w:qFormat/>
    <w:rsid w:val="00713F30"/>
    <w:pPr>
      <w:numPr>
        <w:numId w:val="0"/>
      </w:numPr>
      <w:outlineLvl w:val="3"/>
    </w:pPr>
  </w:style>
  <w:style w:type="paragraph" w:styleId="Heading5">
    <w:name w:val="heading 5"/>
    <w:basedOn w:val="Heading4"/>
    <w:next w:val="Normal"/>
    <w:link w:val="Heading5Char"/>
    <w:uiPriority w:val="9"/>
    <w:unhideWhenUsed/>
    <w:qFormat/>
    <w:rsid w:val="00431A85"/>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56846"/>
    <w:pPr>
      <w:spacing w:before="120" w:after="0"/>
      <w:jc w:val="left"/>
    </w:pPr>
    <w:rPr>
      <w:rFonts w:asciiTheme="minorHAnsi" w:hAnsiTheme="minorHAnsi" w:cstheme="minorHAnsi"/>
      <w:b/>
      <w:bCs/>
      <w:i/>
      <w:iCs/>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customStyle="1" w:styleId="UnresolvedMention1">
    <w:name w:val="Unresolved Mention1"/>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713F30"/>
    <w:rPr>
      <w:rFonts w:ascii="Times New Roman" w:eastAsiaTheme="majorEastAsia" w:hAnsi="Times New Roman" w:cs="Times New Roman"/>
      <w:b/>
      <w:bCs/>
      <w:caps/>
      <w:sz w:val="28"/>
      <w:szCs w:val="28"/>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56846"/>
    <w:pPr>
      <w:spacing w:before="120" w:after="0"/>
      <w:ind w:left="240"/>
      <w:jc w:val="left"/>
    </w:pPr>
    <w:rPr>
      <w:rFonts w:asciiTheme="minorHAnsi" w:hAnsiTheme="minorHAnsi" w:cstheme="minorHAnsi"/>
      <w:b/>
      <w:bCs/>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56846"/>
    <w:pPr>
      <w:spacing w:after="0"/>
      <w:ind w:left="48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85944"/>
    <w:pPr>
      <w:spacing w:after="0"/>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character" w:styleId="FollowedHyperlink">
    <w:name w:val="FollowedHyperlink"/>
    <w:basedOn w:val="DefaultParagraphFont"/>
    <w:uiPriority w:val="99"/>
    <w:semiHidden/>
    <w:unhideWhenUsed/>
    <w:rsid w:val="00380CCF"/>
    <w:rPr>
      <w:color w:val="954F72" w:themeColor="followedHyperlink"/>
      <w:u w:val="single"/>
    </w:rPr>
  </w:style>
  <w:style w:type="character" w:customStyle="1" w:styleId="jlqj4b">
    <w:name w:val="jlqj4b"/>
    <w:basedOn w:val="DefaultParagraphFont"/>
    <w:rsid w:val="00145EE9"/>
  </w:style>
  <w:style w:type="paragraph" w:customStyle="1" w:styleId="Default">
    <w:name w:val="Default"/>
    <w:rsid w:val="00C3182E"/>
    <w:pPr>
      <w:autoSpaceDE w:val="0"/>
      <w:autoSpaceDN w:val="0"/>
      <w:adjustRightInd w:val="0"/>
      <w:spacing w:after="0" w:line="240" w:lineRule="auto"/>
    </w:pPr>
    <w:rPr>
      <w:rFonts w:ascii="Charis SIL" w:hAnsi="Charis SIL" w:cs="Charis SIL"/>
      <w:color w:val="000000"/>
      <w:sz w:val="24"/>
      <w:szCs w:val="24"/>
      <w:lang w:val="en-US"/>
    </w:rPr>
  </w:style>
  <w:style w:type="character" w:customStyle="1" w:styleId="viiyi">
    <w:name w:val="viiyi"/>
    <w:basedOn w:val="DefaultParagraphFont"/>
    <w:rsid w:val="00296B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396053876">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733162288">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39420162">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182861385">
      <w:bodyDiv w:val="1"/>
      <w:marLeft w:val="0"/>
      <w:marRight w:val="0"/>
      <w:marTop w:val="0"/>
      <w:marBottom w:val="0"/>
      <w:divBdr>
        <w:top w:val="none" w:sz="0" w:space="0" w:color="auto"/>
        <w:left w:val="none" w:sz="0" w:space="0" w:color="auto"/>
        <w:bottom w:val="none" w:sz="0" w:space="0" w:color="auto"/>
        <w:right w:val="none" w:sz="0" w:space="0" w:color="auto"/>
      </w:divBdr>
    </w:div>
    <w:div w:id="1204753136">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5316191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503469334">
      <w:bodyDiv w:val="1"/>
      <w:marLeft w:val="0"/>
      <w:marRight w:val="0"/>
      <w:marTop w:val="0"/>
      <w:marBottom w:val="0"/>
      <w:divBdr>
        <w:top w:val="none" w:sz="0" w:space="0" w:color="auto"/>
        <w:left w:val="none" w:sz="0" w:space="0" w:color="auto"/>
        <w:bottom w:val="none" w:sz="0" w:space="0" w:color="auto"/>
        <w:right w:val="none" w:sz="0" w:space="0" w:color="auto"/>
      </w:divBdr>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e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52896A52-54CC-4891-B7EC-9C4EE118B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24</Pages>
  <Words>3318</Words>
  <Characters>18913</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Svjetlana Nađ</cp:lastModifiedBy>
  <cp:revision>16</cp:revision>
  <cp:lastPrinted>2021-07-11T13:26:00Z</cp:lastPrinted>
  <dcterms:created xsi:type="dcterms:W3CDTF">2022-02-04T14:37:00Z</dcterms:created>
  <dcterms:modified xsi:type="dcterms:W3CDTF">2022-02-20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